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2476" w:rsidRDefault="00502C6B">
      <w:r>
        <w:rPr>
          <w:b/>
        </w:rPr>
        <w:t>Supplement 2</w:t>
      </w:r>
      <w:r w:rsidR="005A2476" w:rsidRPr="005A2476">
        <w:rPr>
          <w:b/>
        </w:rPr>
        <w:t xml:space="preserve">: </w:t>
      </w:r>
      <w:proofErr w:type="spellStart"/>
      <w:r w:rsidR="005A2476" w:rsidRPr="005A2476">
        <w:rPr>
          <w:b/>
        </w:rPr>
        <w:t>Excluded</w:t>
      </w:r>
      <w:proofErr w:type="spellEnd"/>
      <w:r w:rsidR="005A2476" w:rsidRPr="005A2476">
        <w:rPr>
          <w:b/>
        </w:rPr>
        <w:t xml:space="preserve"> </w:t>
      </w:r>
      <w:proofErr w:type="spellStart"/>
      <w:r w:rsidR="005A2476" w:rsidRPr="005A2476">
        <w:rPr>
          <w:b/>
        </w:rPr>
        <w:t>studies</w:t>
      </w:r>
      <w:proofErr w:type="spellEnd"/>
      <w:r w:rsidR="00793402">
        <w:rPr>
          <w:b/>
        </w:rPr>
        <w:t xml:space="preserve"> </w:t>
      </w:r>
    </w:p>
    <w:tbl>
      <w:tblPr>
        <w:tblStyle w:val="Tabellenraster"/>
        <w:tblW w:w="9606" w:type="dxa"/>
        <w:tblLook w:val="04A0" w:firstRow="1" w:lastRow="0" w:firstColumn="1" w:lastColumn="0" w:noHBand="0" w:noVBand="1"/>
      </w:tblPr>
      <w:tblGrid>
        <w:gridCol w:w="4786"/>
        <w:gridCol w:w="4820"/>
      </w:tblGrid>
      <w:tr w:rsidR="005E0FAA" w:rsidRPr="00391C6B" w:rsidTr="00A10BC5">
        <w:tc>
          <w:tcPr>
            <w:tcW w:w="4786" w:type="dxa"/>
            <w:tcBorders>
              <w:left w:val="nil"/>
            </w:tcBorders>
            <w:shd w:val="clear" w:color="auto" w:fill="FFFFFF" w:themeFill="background1"/>
          </w:tcPr>
          <w:p w:rsidR="005E0FAA" w:rsidRPr="00391C6B" w:rsidRDefault="005E0FAA">
            <w:pPr>
              <w:rPr>
                <w:b/>
                <w:lang w:val="en-US"/>
              </w:rPr>
            </w:pPr>
            <w:proofErr w:type="spellStart"/>
            <w:r>
              <w:rPr>
                <w:b/>
              </w:rPr>
              <w:t>Main</w:t>
            </w:r>
            <w:proofErr w:type="spellEnd"/>
            <w:r>
              <w:rPr>
                <w:b/>
              </w:rPr>
              <w:t xml:space="preserve"> </w:t>
            </w:r>
            <w:proofErr w:type="spellStart"/>
            <w:r>
              <w:rPr>
                <w:b/>
              </w:rPr>
              <w:t>reason</w:t>
            </w:r>
            <w:proofErr w:type="spellEnd"/>
            <w:r>
              <w:rPr>
                <w:b/>
              </w:rPr>
              <w:t xml:space="preserve"> </w:t>
            </w:r>
            <w:proofErr w:type="spellStart"/>
            <w:r>
              <w:rPr>
                <w:b/>
              </w:rPr>
              <w:t>for</w:t>
            </w:r>
            <w:proofErr w:type="spellEnd"/>
            <w:r>
              <w:rPr>
                <w:b/>
              </w:rPr>
              <w:t xml:space="preserve"> </w:t>
            </w:r>
            <w:proofErr w:type="spellStart"/>
            <w:r>
              <w:rPr>
                <w:b/>
              </w:rPr>
              <w:t>exclusion</w:t>
            </w:r>
            <w:proofErr w:type="spellEnd"/>
          </w:p>
        </w:tc>
        <w:tc>
          <w:tcPr>
            <w:tcW w:w="4820" w:type="dxa"/>
            <w:tcBorders>
              <w:right w:val="nil"/>
            </w:tcBorders>
            <w:shd w:val="clear" w:color="auto" w:fill="FFFFFF" w:themeFill="background1"/>
          </w:tcPr>
          <w:p w:rsidR="005E0FAA" w:rsidRDefault="005E0FAA">
            <w:pPr>
              <w:rPr>
                <w:b/>
              </w:rPr>
            </w:pPr>
            <w:proofErr w:type="spellStart"/>
            <w:r>
              <w:rPr>
                <w:b/>
              </w:rPr>
              <w:t>Excluded</w:t>
            </w:r>
            <w:proofErr w:type="spellEnd"/>
            <w:r>
              <w:rPr>
                <w:b/>
              </w:rPr>
              <w:t xml:space="preserve"> </w:t>
            </w:r>
            <w:proofErr w:type="spellStart"/>
            <w:r>
              <w:rPr>
                <w:b/>
              </w:rPr>
              <w:t>studies</w:t>
            </w:r>
            <w:proofErr w:type="spellEnd"/>
          </w:p>
        </w:tc>
      </w:tr>
      <w:tr w:rsidR="005E0FAA" w:rsidRPr="00391C6B" w:rsidTr="00A10BC5">
        <w:tc>
          <w:tcPr>
            <w:tcW w:w="4786" w:type="dxa"/>
            <w:tcBorders>
              <w:left w:val="nil"/>
            </w:tcBorders>
            <w:shd w:val="clear" w:color="auto" w:fill="FFFFFF" w:themeFill="background1"/>
          </w:tcPr>
          <w:p w:rsidR="005E0FAA" w:rsidRPr="00391C6B" w:rsidRDefault="005E0FAA">
            <w:pPr>
              <w:rPr>
                <w:lang w:val="en-US"/>
              </w:rPr>
            </w:pPr>
          </w:p>
        </w:tc>
        <w:tc>
          <w:tcPr>
            <w:tcW w:w="4820" w:type="dxa"/>
            <w:tcBorders>
              <w:right w:val="nil"/>
            </w:tcBorders>
            <w:shd w:val="clear" w:color="auto" w:fill="FFFFFF" w:themeFill="background1"/>
          </w:tcPr>
          <w:p w:rsidR="005E0FAA" w:rsidRPr="00391C6B" w:rsidRDefault="005E0FAA">
            <w:pPr>
              <w:rPr>
                <w:lang w:val="en-US"/>
              </w:rPr>
            </w:pPr>
          </w:p>
        </w:tc>
      </w:tr>
      <w:tr w:rsidR="00A10BC5" w:rsidRPr="00391C6B" w:rsidTr="00DD0BC4">
        <w:tc>
          <w:tcPr>
            <w:tcW w:w="9606" w:type="dxa"/>
            <w:gridSpan w:val="2"/>
            <w:tcBorders>
              <w:left w:val="nil"/>
            </w:tcBorders>
            <w:shd w:val="clear" w:color="auto" w:fill="F2F2F2" w:themeFill="background1" w:themeFillShade="F2"/>
          </w:tcPr>
          <w:p w:rsidR="00DD0BC4" w:rsidRDefault="00DD0BC4" w:rsidP="00A10BC5">
            <w:pPr>
              <w:jc w:val="center"/>
              <w:rPr>
                <w:b/>
                <w:lang w:val="en-US"/>
              </w:rPr>
            </w:pPr>
          </w:p>
          <w:p w:rsidR="00A10BC5" w:rsidRPr="00AE68F4" w:rsidRDefault="00A10BC5" w:rsidP="00A10BC5">
            <w:pPr>
              <w:jc w:val="center"/>
              <w:rPr>
                <w:b/>
                <w:lang w:val="en-US"/>
              </w:rPr>
            </w:pPr>
            <w:r w:rsidRPr="00AE68F4">
              <w:rPr>
                <w:b/>
                <w:lang w:val="en-US"/>
              </w:rPr>
              <w:t>RCTs</w:t>
            </w:r>
          </w:p>
        </w:tc>
      </w:tr>
      <w:tr w:rsidR="005E0FAA" w:rsidRPr="00B23F31" w:rsidTr="00A10BC5">
        <w:tc>
          <w:tcPr>
            <w:tcW w:w="4786" w:type="dxa"/>
            <w:tcBorders>
              <w:left w:val="nil"/>
            </w:tcBorders>
          </w:tcPr>
          <w:p w:rsidR="00DC39AF" w:rsidRPr="00851D64" w:rsidRDefault="005E0FAA">
            <w:pPr>
              <w:rPr>
                <w:b/>
                <w:lang w:val="en-US"/>
              </w:rPr>
            </w:pPr>
            <w:r w:rsidRPr="00851D64">
              <w:rPr>
                <w:b/>
                <w:lang w:val="en-US"/>
              </w:rPr>
              <w:t xml:space="preserve">Study on relapse prevention </w:t>
            </w:r>
          </w:p>
          <w:p w:rsidR="005E0FAA" w:rsidRDefault="005E0FAA">
            <w:pPr>
              <w:rPr>
                <w:lang w:val="en-US"/>
              </w:rPr>
            </w:pPr>
            <w:r>
              <w:rPr>
                <w:lang w:val="en-US"/>
              </w:rPr>
              <w:t>(N = 2</w:t>
            </w:r>
            <w:r w:rsidR="00DC39AF">
              <w:rPr>
                <w:lang w:val="en-US"/>
              </w:rPr>
              <w:t xml:space="preserve"> from recent search, N = 1 from previous meta-analysis</w:t>
            </w:r>
            <w:r>
              <w:rPr>
                <w:lang w:val="en-US"/>
              </w:rPr>
              <w:t xml:space="preserve">) </w:t>
            </w:r>
          </w:p>
          <w:p w:rsidR="00DC39AF" w:rsidRPr="00391C6B" w:rsidRDefault="00DC39AF">
            <w:pPr>
              <w:rPr>
                <w:lang w:val="en-US"/>
              </w:rPr>
            </w:pPr>
          </w:p>
        </w:tc>
        <w:tc>
          <w:tcPr>
            <w:tcW w:w="4820" w:type="dxa"/>
            <w:tcBorders>
              <w:right w:val="nil"/>
            </w:tcBorders>
          </w:tcPr>
          <w:p w:rsidR="005E0FAA" w:rsidRPr="003832FC" w:rsidRDefault="005E0FAA" w:rsidP="00AE68F4">
            <w:r w:rsidRPr="00C0040A">
              <w:t>Fichter et al. 2012</w:t>
            </w:r>
            <w:r>
              <w:t xml:space="preserve">, </w:t>
            </w:r>
            <w:r>
              <w:rPr>
                <w:lang w:val="en-US"/>
              </w:rPr>
              <w:fldChar w:fldCharType="begin"/>
            </w:r>
            <w:r w:rsidR="00A10BC5">
              <w:instrText xml:space="preserve"> ADDIN ZOTERO_ITEM CSL_CITATION {"citationID":"ZheQsx2U","properties":{"formattedCitation":"(1)","plainCitation":"(1)"},"citationItems":[{"id":9890,"uris":["http://zotero.org/users/1122014/items/DKG43P9J"],"uri":["http://zotero.org/users/1122014/items/DKG43P9J"],"itemData":{"id":9890,"type":"article-journal","title":"Does internet-based prevention reduce the risk of relapse for anorexia nervosa?","container-title":"Behav Res Ther","page":"180-90","volume":"50","issue":"3","source":"NLM","archive_location":"22317754","abstract":"Technological advancements allow new approaches to psychotherapy via electronic media. The eating disorder literature currently contains no studies on internet intervention in anorexia nervosa (AN). This study presents a RCT on an internet-based relapse prevention program (RP) over nine months after inpatient treatment for AN. The sample comprised 258 women, randomized to the RP or treatment as usual (TAU). Expert- and self-ratings were evaluated by intent-to-treat analyses. Concerning age, age at onset and comorbidity, both groups were comparable at randomization. During the RP, the intervention group gained weight while the TAU group had minimal weight loss. RP completers gained significantly more body weight than patients in the TAU condition. Group-by-time comparisons for eating-related cognitions and behaviors and general psychopathology showed a significantly more favorable course in the RP program for \"sexual anxieties\" and \"bulimic symptoms\" (interview), and \"maturity fears\" and \"social insecurity\" (EDI-2). General psychopathology showed no significant group-by-time interaction. Important factors for successful relapse prevention were adherence to the intervention protocol and increased spontaneity. Considering the unfavorable course and chronicity of anorexia nervosa (AN), internet-based relapse prevention in AN following inpatient treatment appears a promising approach. Future internet-based programs may be further improved and enhanced.","DOI":"10.1016/j.brat.2011.12.003","ISSN":"0005-7967","shortTitle":"Does internet-based prevention reduce the risk of relapse for anorexia nervosa?","journalAbbreviation":"Behaviour research and therapy","language":"eng","author":[{"family":"Fichter","given":"M. M."},{"family":"Quadflieg","given":"N."},{"family":"Nisslmuller","given":"K."},{"family":"Lindner","given":"S."},{"family":"Osen","given":"B."},{"family":"Huber","given":"T."},{"family":"Wunsch-Leiteritz","given":"W."}],"issued":{"date-parts":[["2012",3]]}}}],"schema":"https://github.com/citation-style-language/schema/raw/master/csl-citation.json"} </w:instrText>
            </w:r>
            <w:r>
              <w:rPr>
                <w:lang w:val="en-US"/>
              </w:rPr>
              <w:fldChar w:fldCharType="separate"/>
            </w:r>
            <w:r w:rsidR="00A10BC5" w:rsidRPr="00A10BC5">
              <w:rPr>
                <w:rFonts w:ascii="Calibri" w:hAnsi="Calibri"/>
              </w:rPr>
              <w:t>(1)</w:t>
            </w:r>
            <w:r>
              <w:rPr>
                <w:lang w:val="en-US"/>
              </w:rPr>
              <w:fldChar w:fldCharType="end"/>
            </w:r>
            <w:r>
              <w:t xml:space="preserve">; </w:t>
            </w:r>
            <w:proofErr w:type="spellStart"/>
            <w:r w:rsidRPr="00AE68F4">
              <w:t>Godart</w:t>
            </w:r>
            <w:proofErr w:type="spellEnd"/>
            <w:r w:rsidRPr="00AE68F4">
              <w:t xml:space="preserve"> et al. 2012</w:t>
            </w:r>
            <w:r>
              <w:t xml:space="preserve">, </w:t>
            </w:r>
            <w:r>
              <w:rPr>
                <w:lang w:val="en-US"/>
              </w:rPr>
              <w:fldChar w:fldCharType="begin"/>
            </w:r>
            <w:r w:rsidR="00A10BC5">
              <w:instrText xml:space="preserve"> ADDIN ZOTERO_ITEM CSL_CITATION {"citationID":"9C11Y1ks","properties":{"formattedCitation":"(2)","plainCitation":"(2)"},"citationItems":[{"id":10130,"uris":["http://zotero.org/users/1122014/items/N52SE7KD"],"uri":["http://zotero.org/users/1122014/items/N52SE7KD"],"itemData":{"id":10130,"type":"article-journal","title":"A randomized controlled trial of adjunctive family therapy and treatment as usual following inpatient treatment for anorexia nervosa adolescents","container-title":"PLoS One","page":"e28249","volume":"7","issue":"1","source":"NLM","archive_location":"22238574","abstract":"Research on treatments in anorexia nervosa (AN) is scarce. Although most of the therapeutic programs used in 'real world practice' in AN treatment resort to multidisciplinary approaches, they have rarely been evaluated. OBJECTIVE: To compare two multidimensional post-hospitalization outpatients treatment programs for adolescents with severe AN: Treatment as Usual (TAU) versus this treatment plus family therapy (TAU+FT). METHOD: Sixty female AN adolescents, aged 13 to 19 years, were included in a randomized parallel controlled trial conducted from 1999 to 2002 for the recruitment, and until 2004 for the 18 months follow-up. Allocation to one of the two treatment groups (30 in each arm) was randomised. The TAU program included sessions for the patient alone as well as sessions with a psychiatrist for the patient and her parents. The TAU+FT program was identical to the usual one but also included family therapy sessions targeting intra-familial dynamics, but not eating disorder symptoms. The main Outcome Measure was the Morgan and Russell outcome category (Good or Intermediate versus Poor outcome). Secondary outcome indicators included AN symptoms or their consequences (eating symptoms, body mass index, amenorrhea, number of hospitalizations in the course of follow-up, social adjustment). The evaluators, but not participants, were blind to randomization. RESULTS: At 18 months follow-up, we found a significant group effect for the Morgan and Russell outcome category in favor of the program with family therapy (Intention-to-treat: TAU+FT :12/30 (40%); TAU : 5/29 (17.2%) p = 0.05; Per Protocol analysis: respectively 12/26 (46.2%); 4/27 (14.8%), p = 0.01). Similar group effects were observed in terms of achievement of a healthy weight (i.e., BMI&gt;/=10(th) percentile) and menstrual status. CONCLUSIONS: Adding family therapy sessions, focusing on intra-familial dynamics rather than eating symptomatology, to a multidimensional program improves treatment effectiveness in girls with severe AN. TRIAL REGISTRATION: Controlled-trials.com ISRCTN71142875.","DOI":"10.1371/journal.pone.0028249","ISSN":"1932-6203","shortTitle":"A randomized controlled trial of adjunctive family therapy and treatment as usual following inpatient treatment for anorexia nervosa adolescents","journalAbbreviation":"PloS one","language":"eng","author":[{"family":"Godart","given":"N."},{"family":"Berthoz","given":"S."},{"family":"Curt","given":"F."},{"family":"Perdereau","given":"F."},{"family":"Rein","given":"Z."},{"family":"Wallier","given":"J."},{"family":"Horreard","given":"A. S."},{"family":"Kaganski","given":"I."},{"family":"Lucet","given":"R."},{"family":"Atger","given":"F."},{"family":"Corcos","given":"M."},{"family":"Fermanian","given":"J."},{"family":"Falissard","given":"B."},{"family":"Flament","given":"M."},{"family":"Eisler","given":"I."},{"family":"Jeammet","given":"P."}],"issued":{"date-parts":[["2012"]]}}}],"schema":"https://github.com/citation-style-language/schema/raw/master/csl-citation.json"} </w:instrText>
            </w:r>
            <w:r>
              <w:rPr>
                <w:lang w:val="en-US"/>
              </w:rPr>
              <w:fldChar w:fldCharType="separate"/>
            </w:r>
            <w:r w:rsidR="00A10BC5" w:rsidRPr="00A10BC5">
              <w:rPr>
                <w:rFonts w:ascii="Calibri" w:hAnsi="Calibri"/>
              </w:rPr>
              <w:t>(2)</w:t>
            </w:r>
            <w:r>
              <w:rPr>
                <w:lang w:val="en-US"/>
              </w:rPr>
              <w:fldChar w:fldCharType="end"/>
            </w:r>
          </w:p>
          <w:p w:rsidR="00DC39AF" w:rsidRPr="003832FC" w:rsidRDefault="00DC39AF" w:rsidP="00AE68F4"/>
          <w:p w:rsidR="00DC39AF" w:rsidRPr="003832FC" w:rsidRDefault="00DC39AF" w:rsidP="00AE68F4"/>
        </w:tc>
      </w:tr>
      <w:tr w:rsidR="005E0FAA" w:rsidRPr="00A10BC5" w:rsidTr="00A10BC5">
        <w:tc>
          <w:tcPr>
            <w:tcW w:w="4786" w:type="dxa"/>
            <w:tcBorders>
              <w:left w:val="nil"/>
            </w:tcBorders>
          </w:tcPr>
          <w:p w:rsidR="005E0FAA" w:rsidRPr="003832FC" w:rsidRDefault="005E0FAA">
            <w:r w:rsidRPr="003832FC">
              <w:rPr>
                <w:b/>
              </w:rPr>
              <w:t xml:space="preserve">Mixed sample </w:t>
            </w:r>
            <w:r w:rsidRPr="003832FC">
              <w:t>(N = 8)</w:t>
            </w:r>
          </w:p>
        </w:tc>
        <w:tc>
          <w:tcPr>
            <w:tcW w:w="4820" w:type="dxa"/>
            <w:tcBorders>
              <w:right w:val="nil"/>
            </w:tcBorders>
          </w:tcPr>
          <w:p w:rsidR="005E0FAA" w:rsidRDefault="005E0FAA" w:rsidP="00AE68F4">
            <w:pPr>
              <w:rPr>
                <w:lang w:val="en-US"/>
              </w:rPr>
            </w:pPr>
            <w:proofErr w:type="spellStart"/>
            <w:r w:rsidRPr="00B23F31">
              <w:t>Dingemanns</w:t>
            </w:r>
            <w:proofErr w:type="spellEnd"/>
            <w:r w:rsidRPr="00B23F31">
              <w:t xml:space="preserve"> et al. 2014, </w:t>
            </w:r>
            <w:r>
              <w:rPr>
                <w:lang w:val="en-US"/>
              </w:rPr>
              <w:fldChar w:fldCharType="begin"/>
            </w:r>
            <w:r w:rsidR="00A10BC5">
              <w:instrText xml:space="preserve"> ADDIN ZOTERO_ITEM CSL_CITATION {"citationID":"BfqLRbYV","properties":{"formattedCitation":"(4)","plainCitation":"(4)"},"citationItems":[{"id":20074,"uris":["http://zotero.org/users/1122014/items/H4SKRDFX"],"uri":["http://zotero.org/users/1122014/items/H4SKRDFX"],"itemData":{"id":20074,"type":"article-journal","title":"The Effectiveness of Cognitive Remediation Therapy in Patients with a Severe or Enduring Eating Disorder: A Randomized Controlled Trial","container-title":"Psychotherapy and Psychosomatics","page":"29-36","volume":"83","issue":"1","source":"CrossRef","DOI":"10.1159/000355240","ISSN":"1423-0348, 0033-3190","shortTitle":"The Effectiveness of Cognitive Remediation Therapy in Patients with a Severe or Enduring Eating Disorder","language":"en","author":[{"family":"Dingemans","given":"Alexandra E."},{"family":"Danner","given":"Unna N."},{"family":"Donker","given":"Judith M."},{"family":"Aardoom","given":"Jiska J."},{"family":"Meer","given":"Floor","non-dropping-particle":"van"},{"family":"Tobias","given":"Karin"},{"family":"Elburg","given":"Annemarie A.","non-dropping-particle":"van"},{"family":"Furth","given":"Eric F.","non-dropping-particle":"van"}],"issued":{"date-parts":[["2014"]]}}}],"schema":"https://github.com/citation-style-language/schema/raw/master/csl-citation.json"} </w:instrText>
            </w:r>
            <w:r>
              <w:rPr>
                <w:lang w:val="en-US"/>
              </w:rPr>
              <w:fldChar w:fldCharType="separate"/>
            </w:r>
            <w:r w:rsidR="00A10BC5" w:rsidRPr="00A10BC5">
              <w:rPr>
                <w:rFonts w:ascii="Calibri" w:hAnsi="Calibri"/>
              </w:rPr>
              <w:t>(4)</w:t>
            </w:r>
            <w:r>
              <w:rPr>
                <w:lang w:val="en-US"/>
              </w:rPr>
              <w:fldChar w:fldCharType="end"/>
            </w:r>
            <w:r w:rsidRPr="00AE68F4">
              <w:t xml:space="preserve">; </w:t>
            </w:r>
            <w:proofErr w:type="spellStart"/>
            <w:r w:rsidRPr="00C0040A">
              <w:t>Salbach</w:t>
            </w:r>
            <w:proofErr w:type="spellEnd"/>
            <w:r w:rsidRPr="00C0040A">
              <w:t>-Andrae et al. 2009</w:t>
            </w:r>
            <w:r>
              <w:t xml:space="preserve">, </w:t>
            </w:r>
            <w:r>
              <w:rPr>
                <w:lang w:val="en-US"/>
              </w:rPr>
              <w:fldChar w:fldCharType="begin"/>
            </w:r>
            <w:r w:rsidR="00A10BC5">
              <w:instrText xml:space="preserve"> ADDIN ZOTERO_ITEM CSL_CITATION {"citationID":"gZ0gyHQp","properties":{"formattedCitation":"(5)","plainCitation":"(5)"},"citationItems":[{"id":12629,"uris":["http://zotero.org/users/1122014/items/XQW6RFVE"],"uri":["http://zotero.org/users/1122014/items/XQW6RFVE"],"itemData":{"id":12629,"type":"article-journal","title":"Dialectical behavior therapy and cognitive behavior therapy for anorexia and bulimia nervosa among adolescents: A randomized, controlled trial with a waiting control group","container-title":"Kindheit und Entwicklung","page":"180-90","volume":"18","issue":"3","archive_location":"CN-00744636","shortTitle":"Dialectical behavior therapy and cognitive behavior therapy for anorexia and bulimia nervosa among adolescents: A randomized, controlled trial with a waiting control group","author":[{"family":"Salbach-Andrae","given":"Harriet"},{"family":"Bohnekamp","given":"Inga"},{"family":"Bierbaum","given":"Tobias"},{"family":"Schneider","given":"Nora"},{"family":"Thurn","given":"Claudia"},{"family":"Stiglmayr","given":"Christian"},{"family":"Lenz","given":"Klaus"},{"family":"Pfeiffer","given":"Ernst"},{"family":"Lehmkuhl","given":"Ulrike"}],"issued":{"date-parts":[["2009"]]}}}],"schema":"https://github.com/citation-style-language/schema/raw/master/csl-citation.json"} </w:instrText>
            </w:r>
            <w:r>
              <w:rPr>
                <w:lang w:val="en-US"/>
              </w:rPr>
              <w:fldChar w:fldCharType="separate"/>
            </w:r>
            <w:r w:rsidR="00A10BC5" w:rsidRPr="00A10BC5">
              <w:rPr>
                <w:rFonts w:ascii="Calibri" w:hAnsi="Calibri"/>
              </w:rPr>
              <w:t>(5)</w:t>
            </w:r>
            <w:r>
              <w:rPr>
                <w:lang w:val="en-US"/>
              </w:rPr>
              <w:fldChar w:fldCharType="end"/>
            </w:r>
            <w:r w:rsidRPr="00AE68F4">
              <w:t>; Simon et al. 2013</w:t>
            </w:r>
            <w:r>
              <w:t xml:space="preserve">, </w:t>
            </w:r>
            <w:r>
              <w:rPr>
                <w:lang w:val="en-US"/>
              </w:rPr>
              <w:fldChar w:fldCharType="begin"/>
            </w:r>
            <w:r w:rsidR="00A10BC5">
              <w:instrText xml:space="preserve"> ADDIN ZOTERO_ITEM CSL_CITATION {"citationID":"1fvMbYJy","properties":{"formattedCitation":"(6)","plainCitation":"(6)"},"citationItems":[{"id":12856,"uris":["http://zotero.org/users/1122014/items/AWIAKXKT"],"uri":["http://zotero.org/users/1122014/items/AWIAKXKT"],"itemData":{"id":12856,"type":"article-journal","title":"Effects of providing patient progress feedback and clinical support tools to psychotherapists in an inpatient eating disorders treatment program: a randomized controlled study","container-title":"Psychother Res","page":"287-300","volume":"23","issue":"3","source":"NLM","archive_location":"23656489","abstract":"Research on the effects of progress feedback and clinician problem-solving tools on patient outcome has been limited to a few clinical problems and settings (Shimokawa, Lambert, &amp; Smart, 2010). Although these interventions work well in outpatient settings their effects so far have not been investigated with eating-disordered patients or in inpatient care. In this study, the effect of providing feedback interventions was investigated in a randomized clinical trial involving 133 females diagnosed with anorexia nervosa, bulimia nervosa, or eating disorders not otherwise specified. Comparisons were made between the outcomes of patients randomly assigned to either treatment-as-usual (TAU) or an experimental condition (Fb) within therapists (the same therapists provided both treatments). Patients in the Fb condition more frequently experienced clinically significant change than those who had TAU (52.95% vs. 28.6%). Similar trends were noted within diagnostic groups. In terms of pre to post change in mental health functioning, large effect sizes favored Fb over TAU. Patients' BMI improved substantially in both TAU and the feedback condition. The effects of feedback were consistent with past research on these approaches although the effect size was smaller in this study. Suggestions for further research are delineated.","DOI":"10.1080/10503307.2013.787497","ISSN":"1050-3307","shortTitle":"Effects of providing patient progress feedback and clinical support tools to psychotherapists in an inpatient eating disorders treatment program: a randomized controlled study","journalAbbreviation":"Psychotherapy research : journal of the Society for Psychotherapy Research","language":"eng","author":[{"family":"Simon","given":"W."},{"family":"Lambert","given":"M. J."},{"family":"Busath","given":"G."},{"family":"Vazquez","given":"A."},{"family":"Berkeljon","given":"A."},{"family":"Hyer","given":"K."},{"family":"Granley","given":"M."},{"family":"Berrett","given":"M."}],"issued":{"date-parts":[["2013"]]}}}],"schema":"https://github.com/citation-style-language/schema/raw/master/csl-citation.json"} </w:instrText>
            </w:r>
            <w:r>
              <w:rPr>
                <w:lang w:val="en-US"/>
              </w:rPr>
              <w:fldChar w:fldCharType="separate"/>
            </w:r>
            <w:r w:rsidR="00A10BC5" w:rsidRPr="00A10BC5">
              <w:rPr>
                <w:rFonts w:ascii="Calibri" w:hAnsi="Calibri"/>
              </w:rPr>
              <w:t>(6)</w:t>
            </w:r>
            <w:r>
              <w:rPr>
                <w:lang w:val="en-US"/>
              </w:rPr>
              <w:fldChar w:fldCharType="end"/>
            </w:r>
            <w:r w:rsidRPr="00AE68F4">
              <w:t xml:space="preserve">; </w:t>
            </w:r>
            <w:r w:rsidRPr="00C0040A">
              <w:t>Stein et al. 2013</w:t>
            </w:r>
            <w:r>
              <w:t xml:space="preserve">, </w:t>
            </w:r>
            <w:r>
              <w:rPr>
                <w:lang w:val="en-US"/>
              </w:rPr>
              <w:fldChar w:fldCharType="begin"/>
            </w:r>
            <w:r w:rsidR="00365B18">
              <w:instrText xml:space="preserve"> ADDIN ZOTERO_ITEM CSL_CITATION {"citationID":"v2cdey0a","properties":{"formattedCitation":"(7)","plainCitation":"(7)"},"citationItems":[{"id":12972,"uris":["http://zotero.org/users/1122014/items/6PDGZ8HP"],"uri":["http://zotero.org/users/1122014/items/6PDGZ8HP"],"itemData":{"id":12972,"type":"article-journal","title":"A randomized clinical trial of an identity intervention programme for women with eating disorders","container-title":"Eur Eat Disord Rev","page":"130-42","volume":"21","issue":"2","source":"NLM","archive_location":"23015537","abstract":"OBJECTIVE: Findings of a randomized trial of an identity intervention programme (IIP) designed to build new positive self-schemas that are separate from other conceptions of the self in memory as the means to promote improved health in women diagnosed with eating disorders are reported. METHOD: After baseline data collection, women with anorexia nervosa or bulimia nervosa were randomly assigned to IIP (n = 34) or supportive psychotherapy (SPI) (n = 35) and followed at 1, 6, and 12 months post-intervention. RESULTS: The IIP and supportive psychotherapy were equally effective in reducing eating disorder symptoms at 1 month post-intervention, and changes were stable through the 12-month follow-up period. The IIP tended to be more effective in fostering development of positive self-schemas, and the increase was stable over time. Regardless of baseline level, an increase in the number of positive self-schemas between pre-intervention and 1-month post-intervention predicted a decrease in desire for thinness and an increase in psychological well-being and functional health over the same period. DISCUSSION: A cognitive behavioural intervention that focuses on increasing the number of positive self-schemas may be central to improving emotional health in women with anorexia nervosa and bulimia nervosa.","DOI":"10.1002/erv.2195","ISSN":"1072-4133","shortTitle":"A randomized clinical trial of an identity intervention programme for women with eating disorders","journalAbbreviation":"European eating disorders review : the journal of the Eating Disorders Association","language":"eng","author":[{"family":"Stein","given":"K. F."},{"family":"Corte","given":"C."},{"family":"Chen","given":"D. G."},{"family":"Nuliyalu","given":"U."},{"family":"Wing","given":"J."}],"issued":{"date-parts":[["2013",3]]}}}],"schema":"https://github.com/citation-style-language/schema/raw/master/csl-citation.json"} </w:instrText>
            </w:r>
            <w:r>
              <w:rPr>
                <w:lang w:val="en-US"/>
              </w:rPr>
              <w:fldChar w:fldCharType="separate"/>
            </w:r>
            <w:r w:rsidR="00A10BC5" w:rsidRPr="00A10BC5">
              <w:rPr>
                <w:rFonts w:ascii="Calibri" w:hAnsi="Calibri"/>
              </w:rPr>
              <w:t>(7)</w:t>
            </w:r>
            <w:r>
              <w:rPr>
                <w:lang w:val="en-US"/>
              </w:rPr>
              <w:fldChar w:fldCharType="end"/>
            </w:r>
            <w:r w:rsidRPr="00AE68F4">
              <w:t xml:space="preserve">; </w:t>
            </w:r>
            <w:proofErr w:type="spellStart"/>
            <w:r>
              <w:t>Steinglass</w:t>
            </w:r>
            <w:proofErr w:type="spellEnd"/>
            <w:r>
              <w:t xml:space="preserve"> et 2014, </w:t>
            </w:r>
            <w:r>
              <w:rPr>
                <w:lang w:val="en-US"/>
              </w:rPr>
              <w:fldChar w:fldCharType="begin"/>
            </w:r>
            <w:r w:rsidR="00A10BC5">
              <w:instrText xml:space="preserve"> ADDIN ZOTERO_ITEM CSL_CITATION {"citationID":"BKArjblz","properties":{"formattedCitation":"(8)","plainCitation":"(8)"},"citationItems":[{"id":12984,"uris":["http://zotero.org/users/1122014/items/BRU2M52K"],"uri":["http://zotero.org/users/1122014/items/BRU2M52K"],"itemData":{"id":12984,"type":"article-journal","title":"Confronting fear using exposure and response prevention for anorexia nervosa: A randomized controlled pilot study","container-title":"Int J Eat Disord","page":"174-80","volume":"47","issue":"2","source":"NLM","archive_location":"24488838","abstract":"OBJECTIVE: Anorexia nervosa (AN) is a severe illness with high rates of relapse. Exposure and Response Prevention for AN (AN-EXRP) is a new approach that specifically addresses maladaptive eating behavior by targeting eating-related fear and anxiety. The aim of this study was to evaluate AN-EXRP as an adjunctive strategy to improve eating behavior during weight restoration, at a pivotal moment when treatment goals shift toward relapse prevention. METHOD: A randomized controlled trial was conducted to compare AN-EXRP with a comparison condition, Cognitive Remediation Therapy (CRT). Hospitalized patients with AN (n = 32) who had achieved weight restoration to a BMI &gt; 18.5 kg/m(2) received 12 sessions of either AN-EXRP or CRT. Outcome was assessed by change in caloric intake in an objective assessment of eating behavior. RESULTS: The average test meal caloric intake of participants who received AN-EXRP increased from 352 +/- 263 kcal at baseline to 401 +/- 215 kcal post-treatment, while that of participants who received CRT decreased from 501 +/- 232 kcal at baseline to 424 +/- 221 kcal post-treatment [t(28) = 2.5, p = .02]. Improvement in intake was significantly associated with improvement in eating-related anxiety (Spearman's rho = 0.40, p = .03). DISCUSSION: These data demonstrate that AN-EXRP, compared to a credible comparison intervention, is associated with better caloric intake in a laboratory meal over time in AN. Additional studies are required to determine whether incorporation of these techniques into a longer treatment program leads to enduring and clinically significant change.","DOI":"10.1002/eat.22214","ISSN":"0276-3478","shortTitle":"Confronting fear using exposure and response prevention for anorexia nervosa: A randomized controlled pilot study","journalAbbreviation":"The International journal of eating disorders","language":"eng","author":[{"family":"Steinglass","given":"J. E."},{"family":"Albano","given":"A. M."},{"family":"Simpson","given":"H. B."},{"family":"Wang","given":"Y."},{"family":"Zou","given":"J."},{"family":"Attia","given":"E."},{"family":"Walsh","given":"B. T."}],"issued":{"date-parts":[["2014",3]]}}}],"schema":"https://github.com/citation-style-language/schema/raw/master/csl-citation.json"} </w:instrText>
            </w:r>
            <w:r>
              <w:rPr>
                <w:lang w:val="en-US"/>
              </w:rPr>
              <w:fldChar w:fldCharType="separate"/>
            </w:r>
            <w:r w:rsidR="00A10BC5" w:rsidRPr="00A10BC5">
              <w:rPr>
                <w:rFonts w:ascii="Calibri" w:hAnsi="Calibri"/>
              </w:rPr>
              <w:t>(8)</w:t>
            </w:r>
            <w:r>
              <w:rPr>
                <w:lang w:val="en-US"/>
              </w:rPr>
              <w:fldChar w:fldCharType="end"/>
            </w:r>
            <w:r>
              <w:rPr>
                <w:lang w:val="en-US"/>
              </w:rPr>
              <w:t xml:space="preserve">; </w:t>
            </w:r>
            <w:proofErr w:type="spellStart"/>
            <w:r>
              <w:rPr>
                <w:lang w:val="en-US"/>
              </w:rPr>
              <w:t>Vocks</w:t>
            </w:r>
            <w:proofErr w:type="spellEnd"/>
            <w:r>
              <w:rPr>
                <w:lang w:val="en-US"/>
              </w:rPr>
              <w:t xml:space="preserve"> et al. 2011, </w:t>
            </w:r>
            <w:r>
              <w:rPr>
                <w:lang w:val="en-US"/>
              </w:rPr>
              <w:fldChar w:fldCharType="begin"/>
            </w:r>
            <w:r w:rsidR="00A10BC5">
              <w:rPr>
                <w:lang w:val="en-US"/>
              </w:rPr>
              <w:instrText xml:space="preserve"> ADDIN ZOTERO_ITEM CSL_CITATION {"citationID":"2tIcqeyT","properties":{"formattedCitation":"(9)","plainCitation":"(9)"},"citationItems":[{"id":13461,"uris":["http://zotero.org/users/1122014/items/78V6MNHQ"],"uri":["http://zotero.org/users/1122014/items/78V6MNHQ"],"itemData":{"id":13461,"type":"article-journal","title":"Changes in neuronal correlates of body image processing by means of cognitive-behavioural body image therapy for eating disorders: a randomized controlled fMRI study","container-title":"Psychol Med","page":"1651-63","volume":"41","issue":"8","source":"NLM","archive_location":"21205361","abstract":"BACKGROUND: Previous neuroimaging studies have demonstrated abnormalities in visual body image processing in anorexia and bulimia nervosa, possibly underlying body image disturbance in these disorders. Although cognitive behavioural interventions have been shown to be successful in improving body image disturbance in eating disorders, no randomized controlled study has yet analysed treatment-induced changes in neuronal correlates of visual body image processing. METHOD: Altogether, 32 females with eating disorders were randomly assigned either to a manualized cognitive behavioural body image therapy consisting of 10 group sessions, or to a waiting list control condition. Using functional magnetic resonance imaging, brain responses to viewing photographs of one's own and another female's body taken from 16 standardized perspectives while participants were wearing a uniform bikini were acquired before and after the intervention and the waiting time, respectively. RESULTS: Data indicate a general blood oxygen level dependent signal enhancement in response to looking at photographs of one's own body from pre- to post-treatment, whereas exclusively in the control group activation decreases from pre- to post-waiting time were observed. Focused activation increases from pre- to post-treatment were found in the left middle temporal gyrus covering the coordinates of the extrastriate body area and in bilateral frontal structures including the middle frontal gyrus. CONCLUSIONS: Results point to a more intense neuronal processing of one's own body after the cognitive behavioural body image therapy in cortical regions that are responsible for the visual processing of the human body and for self-awareness.","DOI":"10.1017/s0033291710002382","ISSN":"0033-2917","shortTitle":"Changes in neuronal correlates of body image processing by means of cognitive-behavioural body image therapy for eating disorders: a randomized controlled fMRI study","journalAbbreviation":"Psychological medicine","language":"eng","author":[{"family":"Vocks","given":"S."},{"family":"Schulte","given":"D."},{"family":"Busch","given":"M."},{"family":"Gronemeyer","given":"D."},{"family":"Herpertz","given":"S."},{"family":"Suchan","given":"B."}],"issued":{"date-parts":[["2011",8]]}}}],"schema":"https://github.com/citation-style-language/schema/raw/master/csl-citation.json"} </w:instrText>
            </w:r>
            <w:r>
              <w:rPr>
                <w:lang w:val="en-US"/>
              </w:rPr>
              <w:fldChar w:fldCharType="separate"/>
            </w:r>
            <w:r w:rsidR="00A10BC5" w:rsidRPr="00A10BC5">
              <w:rPr>
                <w:rFonts w:ascii="Calibri" w:hAnsi="Calibri"/>
              </w:rPr>
              <w:t>(9)</w:t>
            </w:r>
            <w:r>
              <w:rPr>
                <w:lang w:val="en-US"/>
              </w:rPr>
              <w:fldChar w:fldCharType="end"/>
            </w:r>
            <w:r>
              <w:rPr>
                <w:lang w:val="en-US"/>
              </w:rPr>
              <w:t xml:space="preserve">; </w:t>
            </w:r>
            <w:proofErr w:type="spellStart"/>
            <w:r>
              <w:rPr>
                <w:lang w:val="en-US"/>
              </w:rPr>
              <w:t>Parling</w:t>
            </w:r>
            <w:proofErr w:type="spellEnd"/>
            <w:r>
              <w:rPr>
                <w:lang w:val="en-US"/>
              </w:rPr>
              <w:t xml:space="preserve"> et al. 2016, </w:t>
            </w:r>
            <w:r>
              <w:rPr>
                <w:lang w:val="en-US"/>
              </w:rPr>
              <w:fldChar w:fldCharType="begin"/>
            </w:r>
            <w:r w:rsidR="00A10BC5">
              <w:rPr>
                <w:lang w:val="en-US"/>
              </w:rPr>
              <w:instrText xml:space="preserve"> ADDIN ZOTERO_ITEM CSL_CITATION {"citationID":"IA1PKNbl","properties":{"formattedCitation":"(10)","plainCitation":"(10)"},"citationItems":[{"id":20147,"uris":["http://zotero.org/users/1122014/items/567H8NMW"],"uri":["http://zotero.org/users/1122014/items/567H8NMW"],"itemData":{"id":20147,"type":"article-journal","title":"A randomised trial of Acceptance and Commitment Therapy for Anorexia Nervosa after daycare treatment, including five-year follow-up","container-title":"BMC Psychiatry","volume":"16","issue":"1","source":"CrossRef","URL":"http://bmcpsychiatry.biomedcentral.com/articles/10.1186/s12888-016-0975-6","DOI":"10.1186/s12888-016-0975-6","ISSN":"1471-244X","language":"en","author":[{"family":"Parling","given":"Thomas"},{"family":"Cernvall","given":"Martin"},{"family":"Ramklint","given":"Mia"},{"family":"Holmgren","given":"Sven"},{"family":"Ghaderi","given":"Ata"}],"issued":{"date-parts":[["2016",12]]},"accessed":{"date-parts":[["2017",5,4]]}}}],"schema":"https://github.com/citation-style-language/schema/raw/master/csl-citation.json"} </w:instrText>
            </w:r>
            <w:r>
              <w:rPr>
                <w:lang w:val="en-US"/>
              </w:rPr>
              <w:fldChar w:fldCharType="separate"/>
            </w:r>
            <w:r w:rsidR="00A10BC5" w:rsidRPr="00A10BC5">
              <w:rPr>
                <w:rFonts w:ascii="Calibri" w:hAnsi="Calibri"/>
              </w:rPr>
              <w:t>(10)</w:t>
            </w:r>
            <w:r>
              <w:rPr>
                <w:lang w:val="en-US"/>
              </w:rPr>
              <w:fldChar w:fldCharType="end"/>
            </w:r>
            <w:r>
              <w:rPr>
                <w:lang w:val="en-US"/>
              </w:rPr>
              <w:t xml:space="preserve">; Kong et al. 2005, </w:t>
            </w:r>
            <w:r>
              <w:rPr>
                <w:lang w:val="en-US"/>
              </w:rPr>
              <w:fldChar w:fldCharType="begin"/>
            </w:r>
            <w:r w:rsidR="00A10BC5">
              <w:rPr>
                <w:lang w:val="en-US"/>
              </w:rPr>
              <w:instrText xml:space="preserve"> ADDIN ZOTERO_ITEM CSL_CITATION {"citationID":"yYVkbwpC","properties":{"formattedCitation":"(11)","plainCitation":"(11)"},"citationItems":[{"id":20825,"uris":["http://zotero.org/users/1122014/items/VSB33UCE"],"uri":["http://zotero.org/users/1122014/items/VSB33UCE"],"itemData":{"id":20825,"type":"article-journal","title":"Day treatment programme for patients with eating disorders: randomized controlled trial","container-title":"Journal of Advanced Nursing","page":"5-14","volume":"51","issue":"1","source":"PubMed","abstract":"AIM: This paper reports a randomized controlled trial to compare the effects of day treatment programmes for patients with eating disorders with those of traditional outpatient treatment.\nBACKGROUND: Eating disorders are common, especially in adolescents, and their worldwide prevalence is increasing. Treatment interventions for patients with eating disorders have traditionally been offered on an outpatient or inpatient basis, but the recent introduction of day hospital programmes offers the possibility of greater cost-effectiveness and relapse-prevention for this population.\nMETHODS: Volunteers from an outpatient clinic for eating disorders were randomly assigned either to a treatment group (n = 21), participating in a modified day treatment programme based on the Toronto Day Hospital Program, or to a control group (n = 22) receiving a traditional outpatient programme of interpersonal psychotherapy, cognitive behaviour therapy and pharmacotherapy. Data were collected from January to December 2002 using the Eating Disorder Examination, Eating Disorder Inventory-2, Beck Depression Inventory, and Rosenberg Self-Esteem Scale.\nRESULTS: Participants in the day treatment programme showed significantly greater improvements on most psychological symptoms of the Eating Disorder Inventory-2, frequency of binging and purging, body mass index, depression and self-esteem scores than the control group. They also showed significant improvement in perfectionism, but the group difference was not significant.\nCONCLUSION: Nurses in day treatment programmes can play various and important roles establishing a therapeutic alliance between patient and carer in the initial period of treatment. In addition, the cognitive and behavioural work that is vital to a patient's recovery, that is, dealing with food issues, weight issues and self-esteem, is most effectively provided by a nurse therapist who maintains an empathic involvement with the patient.","DOI":"10.1111/j.1365-2648.2005.03454.x","ISSN":"0309-2402","note":"PMID: 15941455","shortTitle":"Day treatment programme for patients with eating disorders","journalAbbreviation":"J Adv Nurs","language":"eng","author":[{"family":"Kong","given":"Seongsook"}],"issued":{"date-parts":[["2005",7]]}}}],"schema":"https://github.com/citation-style-language/schema/raw/master/csl-citation.json"} </w:instrText>
            </w:r>
            <w:r>
              <w:rPr>
                <w:lang w:val="en-US"/>
              </w:rPr>
              <w:fldChar w:fldCharType="separate"/>
            </w:r>
            <w:r w:rsidR="00A10BC5" w:rsidRPr="00A10BC5">
              <w:rPr>
                <w:rFonts w:ascii="Calibri" w:hAnsi="Calibri"/>
              </w:rPr>
              <w:t>(11)</w:t>
            </w:r>
            <w:r>
              <w:rPr>
                <w:lang w:val="en-US"/>
              </w:rPr>
              <w:fldChar w:fldCharType="end"/>
            </w:r>
          </w:p>
          <w:p w:rsidR="00DD0BC4" w:rsidRPr="00AE68F4" w:rsidRDefault="00DD0BC4" w:rsidP="00AE68F4">
            <w:pPr>
              <w:rPr>
                <w:lang w:val="en-US"/>
              </w:rPr>
            </w:pPr>
          </w:p>
        </w:tc>
      </w:tr>
      <w:tr w:rsidR="005E0FAA" w:rsidRPr="00A10BC5" w:rsidTr="00A10BC5">
        <w:tc>
          <w:tcPr>
            <w:tcW w:w="4786" w:type="dxa"/>
            <w:tcBorders>
              <w:left w:val="nil"/>
            </w:tcBorders>
          </w:tcPr>
          <w:p w:rsidR="005E0FAA" w:rsidRPr="00391C6B" w:rsidRDefault="005E0FAA">
            <w:pPr>
              <w:rPr>
                <w:lang w:val="en-US"/>
              </w:rPr>
            </w:pPr>
            <w:r w:rsidRPr="00851D64">
              <w:rPr>
                <w:b/>
                <w:lang w:val="en-US"/>
              </w:rPr>
              <w:t>No data on weight change</w:t>
            </w:r>
            <w:r>
              <w:rPr>
                <w:lang w:val="en-US"/>
              </w:rPr>
              <w:t xml:space="preserve"> (N = 1)</w:t>
            </w:r>
          </w:p>
        </w:tc>
        <w:tc>
          <w:tcPr>
            <w:tcW w:w="4820" w:type="dxa"/>
            <w:tcBorders>
              <w:right w:val="nil"/>
            </w:tcBorders>
          </w:tcPr>
          <w:p w:rsidR="005E0FAA" w:rsidRDefault="005E0FAA" w:rsidP="00E2596A">
            <w:pPr>
              <w:rPr>
                <w:lang w:val="en-US"/>
              </w:rPr>
            </w:pPr>
            <w:r w:rsidRPr="00107190">
              <w:rPr>
                <w:lang w:val="en-US"/>
              </w:rPr>
              <w:t xml:space="preserve">Brockmeyer et al. 2014, </w:t>
            </w:r>
            <w:r>
              <w:rPr>
                <w:lang w:val="en-US"/>
              </w:rPr>
              <w:fldChar w:fldCharType="begin"/>
            </w:r>
            <w:r w:rsidR="00A10BC5">
              <w:rPr>
                <w:lang w:val="en-US"/>
              </w:rPr>
              <w:instrText xml:space="preserve"> ADDIN ZOTERO_ITEM CSL_CITATION {"citationID":"X3nfFa74","properties":{"formattedCitation":"(12)","plainCitation":"(12)"},"citationItems":[{"id":9128,"uris":["http://zotero.org/users/1122014/items/B8J8MESQ"],"uri":["http://zotero.org/users/1122014/items/B8J8MESQ"],"itemData":{"id":9128,"type":"article-journal","title":"Training cognitive flexibility in patients with anorexia nervosa: a pilot randomized controlled trial of cognitive remediation therapy","container-title":"Int J Eat Disord","page":"24-31","volume":"47","issue":"1","source":"NLM","archive_location":"24166941","abstract":"OBJECTIVE: Inefficient cognitive flexibility is considered a neurocognitive trait marker involved in the development and maintenance of anorexia nervosa (AN). Cognitive Remediation Therapy (CRT) is a specific treatment targeting this cognitive style. The aim of this study was to investigate the feasibility and efficacy (by estimating the effect size) of specifically tailored CRT for AN, compared to non-specific cognitive training. METHOD: A prospective, randomized controlled, superiority pilot trial was conducted. Forty women with AN receiving treatment as usual (TAU) were randomized to receive either CRT or non-specific neurocognitive therapy (NNT) as an add-on. Both conditions comprised 30 sessions of computer-assisted (21 sessions) and face-to-face (9 sessions) training over a 3-week period. CRT focused specifically on cognitive flexibility. NNT was comprised of tasks designed to improve attention and memory. The primary outcome was performance on a neuropsychological post-treatment assessment of cognitive set-shifting. RESULTS: Data available from 25 treatment completers were analyzed. Participants in the CRT condition outperformed participants in the NNT condition in cognitive set-shifting at the end of the treatment (p = 0.027; between-groups effect size d = 0.62). Participants in both conditions showed high treatment acceptance. DISCUSSION: This study confirms the feasibility of CRT for AN, and provides a first estimate of the effect size that can be achieved using CRT for AN. Furthermore, the present findings corroborate that neurocognitive training for AN should be tailored to the specific cognitive inefficiencies of this patient group.","DOI":"10.1002/eat.22206","ISSN":"0276-3478","shortTitle":"Training cognitive flexibility in patients with anorexia nervosa: a pilot randomized controlled trial of cognitive remediation therapy","journalAbbreviation":"The International journal of eating disorders","language":"eng","author":[{"family":"Brockmeyer","given":"T."},{"family":"Ingenerf","given":"K."},{"family":"Walther","given":"S."},{"family":"Wild","given":"B."},{"family":"Hartmann","given":"M."},{"family":"Herzog","given":"W."},{"family":"Bents","given":"H."},{"family":"Friederich","given":"H. C."}],"issued":{"date-parts":[["2014",1]]}}}],"schema":"https://github.com/citation-style-language/schema/raw/master/csl-citation.json"} </w:instrText>
            </w:r>
            <w:r>
              <w:rPr>
                <w:lang w:val="en-US"/>
              </w:rPr>
              <w:fldChar w:fldCharType="separate"/>
            </w:r>
            <w:r w:rsidR="00A10BC5" w:rsidRPr="00A10BC5">
              <w:rPr>
                <w:rFonts w:ascii="Calibri" w:hAnsi="Calibri"/>
              </w:rPr>
              <w:t>(12)</w:t>
            </w:r>
            <w:r>
              <w:rPr>
                <w:lang w:val="en-US"/>
              </w:rPr>
              <w:fldChar w:fldCharType="end"/>
            </w:r>
          </w:p>
          <w:p w:rsidR="00DD0BC4" w:rsidRPr="00107190" w:rsidRDefault="00DD0BC4" w:rsidP="00E2596A">
            <w:pPr>
              <w:rPr>
                <w:lang w:val="en-US"/>
              </w:rPr>
            </w:pPr>
          </w:p>
        </w:tc>
      </w:tr>
      <w:tr w:rsidR="005E0FAA" w:rsidRPr="00502C6B" w:rsidTr="00A10BC5">
        <w:tc>
          <w:tcPr>
            <w:tcW w:w="4786" w:type="dxa"/>
            <w:tcBorders>
              <w:left w:val="nil"/>
            </w:tcBorders>
          </w:tcPr>
          <w:p w:rsidR="00107190" w:rsidRPr="00851D64" w:rsidRDefault="005E0FAA">
            <w:pPr>
              <w:rPr>
                <w:b/>
                <w:lang w:val="en-US"/>
              </w:rPr>
            </w:pPr>
            <w:r w:rsidRPr="00851D64">
              <w:rPr>
                <w:b/>
                <w:lang w:val="en-US"/>
              </w:rPr>
              <w:t xml:space="preserve">Very low quality </w:t>
            </w:r>
          </w:p>
          <w:p w:rsidR="005E0FAA" w:rsidRDefault="005E0FAA">
            <w:pPr>
              <w:rPr>
                <w:lang w:val="en-US"/>
              </w:rPr>
            </w:pPr>
            <w:r>
              <w:rPr>
                <w:lang w:val="en-US"/>
              </w:rPr>
              <w:t>(N = 3</w:t>
            </w:r>
            <w:r w:rsidR="00107190">
              <w:rPr>
                <w:lang w:val="en-US"/>
              </w:rPr>
              <w:t xml:space="preserve"> from recen</w:t>
            </w:r>
            <w:r w:rsidR="00DC39AF">
              <w:rPr>
                <w:lang w:val="en-US"/>
              </w:rPr>
              <w:t>t search, N = 13</w:t>
            </w:r>
            <w:r w:rsidR="00107190">
              <w:rPr>
                <w:lang w:val="en-US"/>
              </w:rPr>
              <w:t xml:space="preserve"> from previous meta-analysis</w:t>
            </w:r>
            <w:r>
              <w:rPr>
                <w:lang w:val="en-US"/>
              </w:rPr>
              <w:t>)</w:t>
            </w:r>
          </w:p>
          <w:p w:rsidR="00DD0BC4" w:rsidRPr="00391C6B" w:rsidRDefault="00DD0BC4">
            <w:pPr>
              <w:rPr>
                <w:lang w:val="en-US"/>
              </w:rPr>
            </w:pPr>
          </w:p>
        </w:tc>
        <w:tc>
          <w:tcPr>
            <w:tcW w:w="4820" w:type="dxa"/>
            <w:tcBorders>
              <w:right w:val="nil"/>
            </w:tcBorders>
          </w:tcPr>
          <w:p w:rsidR="005E0FAA" w:rsidRDefault="005E0FAA" w:rsidP="00E2596A">
            <w:pPr>
              <w:rPr>
                <w:lang w:val="en-US"/>
              </w:rPr>
            </w:pPr>
            <w:r>
              <w:rPr>
                <w:lang w:val="en-US"/>
              </w:rPr>
              <w:t xml:space="preserve">Hibbs et al. 2015, </w:t>
            </w:r>
            <w:r>
              <w:rPr>
                <w:lang w:val="en-US"/>
              </w:rPr>
              <w:fldChar w:fldCharType="begin"/>
            </w:r>
            <w:r w:rsidR="00A10BC5">
              <w:rPr>
                <w:lang w:val="en-US"/>
              </w:rPr>
              <w:instrText xml:space="preserve"> ADDIN ZOTERO_ITEM CSL_CITATION {"citationID":"9rvFH39N","properties":{"formattedCitation":"(13)","plainCitation":"(13)"},"citationItems":[{"id":20103,"uris":["http://zotero.org/users/1122014/items/6I8I2XW4"],"uri":["http://zotero.org/users/1122014/items/6I8I2XW4"],"itemData":{"id":20103,"type":"article-journal","title":"Clinical effectiveness of a skills training intervention for caregivers in improving patient and caregiver health following in-patient treatment for severe anorexia nervosa: pragmatic randomised controlled trial","container-title":"British Journal of Psychiatry Open","page":"56-66","volume":"1","issue":"1","source":"CrossRef","DOI":"10.1192/bjpo.bp.115.000273","ISSN":"2056-4724","shortTitle":"Clinical effectiveness of a skills training intervention for caregivers in improving patient and caregiver health following in-patient treatment for severe anorexia nervosa","language":"en","author":[{"family":"Hibbs","given":"Rebecca"},{"family":"Magill","given":"Nicholas"},{"family":"Goddard","given":"Elizabeth"},{"family":"Rhind","given":"Charlotte"},{"family":"Raenker","given":"Simone"},{"family":"Macdonald","given":"Pamela"},{"family":"Todd","given":"Gill"},{"family":"Arcelus","given":"Jon"},{"family":"Morgan","given":"John"},{"family":"Beecham","given":"Jennifer"},{"family":"Schmidt","given":"Ulrike"},{"family":"Landau","given":"Sabine"},{"family":"Treasure","given":"Janet"}],"issued":{"date-parts":[["2015",8,17]]}}}],"schema":"https://github.com/citation-style-language/schema/raw/master/csl-citation.json"} </w:instrText>
            </w:r>
            <w:r>
              <w:rPr>
                <w:lang w:val="en-US"/>
              </w:rPr>
              <w:fldChar w:fldCharType="separate"/>
            </w:r>
            <w:r w:rsidR="00A10BC5" w:rsidRPr="00A10BC5">
              <w:rPr>
                <w:rFonts w:ascii="Calibri" w:hAnsi="Calibri"/>
                <w:lang w:val="en-US"/>
              </w:rPr>
              <w:t>(13)</w:t>
            </w:r>
            <w:r>
              <w:rPr>
                <w:lang w:val="en-US"/>
              </w:rPr>
              <w:fldChar w:fldCharType="end"/>
            </w:r>
            <w:r>
              <w:rPr>
                <w:lang w:val="en-US"/>
              </w:rPr>
              <w:t xml:space="preserve">; Rhodes et al. 2008, </w:t>
            </w:r>
            <w:r>
              <w:rPr>
                <w:lang w:val="en-US"/>
              </w:rPr>
              <w:fldChar w:fldCharType="begin"/>
            </w:r>
            <w:r w:rsidR="00A10BC5">
              <w:rPr>
                <w:lang w:val="en-US"/>
              </w:rPr>
              <w:instrText xml:space="preserve"> ADDIN ZOTERO_ITEM CSL_CITATION {"citationID":"eqFJreIn","properties":{"formattedCitation":"(14)","plainCitation":"(14)"},"citationItems":[{"id":20827,"uris":["http://zotero.org/users/1122014/items/UES7TMM6"],"uri":["http://zotero.org/users/1122014/items/UES7TMM6"],"itemData":{"id":20827,"type":"article-journal","title":"Can parent-to-parent consultation improve the effectiveness of the Maudsley model of family-based treatment for anorexia nervosa? A randomized controlled trial.","collection-title":"Journal of Family Therapy","page":"96-108","volume":"30","author":[{"family":"Rhodes","given":"P"},{"family":"Baillee","given":"A"},{"family":"Brown","given":"J"},{"family":"Madden","given":"S"}],"issued":{"date-parts":[["2008"]]}}}],"schema":"https://github.com/citation-style-language/schema/raw/master/csl-citation.json"} </w:instrText>
            </w:r>
            <w:r>
              <w:rPr>
                <w:lang w:val="en-US"/>
              </w:rPr>
              <w:fldChar w:fldCharType="separate"/>
            </w:r>
            <w:r w:rsidR="00A10BC5" w:rsidRPr="00A10BC5">
              <w:rPr>
                <w:rFonts w:ascii="Calibri" w:hAnsi="Calibri"/>
                <w:lang w:val="en-US"/>
              </w:rPr>
              <w:t>(14)</w:t>
            </w:r>
            <w:r>
              <w:rPr>
                <w:lang w:val="en-US"/>
              </w:rPr>
              <w:fldChar w:fldCharType="end"/>
            </w:r>
            <w:r>
              <w:rPr>
                <w:lang w:val="en-US"/>
              </w:rPr>
              <w:t xml:space="preserve">; Whitney et al. 2012, </w:t>
            </w:r>
            <w:r>
              <w:rPr>
                <w:lang w:val="en-US"/>
              </w:rPr>
              <w:fldChar w:fldCharType="begin"/>
            </w:r>
            <w:r w:rsidR="00A10BC5">
              <w:rPr>
                <w:lang w:val="en-US"/>
              </w:rPr>
              <w:instrText xml:space="preserve"> ADDIN ZOTERO_ITEM CSL_CITATION {"citationID":"YW0VHpRH","properties":{"formattedCitation":"(15)","plainCitation":"(15)"},"citationItems":[{"id":13605,"uris":["http://zotero.org/users/1122014/items/JGMVM3TN"],"uri":["http://zotero.org/users/1122014/items/JGMVM3TN"],"itemData":{"id":13605,"type":"article-journal","title":"A practical comparison of two types of family intervention: an exploratory RCT of family day workshops and individual family work as a supplement to inpatient care for adults with anorexia nervosa","container-title":"Eur Eat Disord Rev","page":"142-50","volume":"20","issue":"2","source":"NLM","archive_location":"21732500","abstract":"BACKGROUND: Little is known about the outcome of involving families in the treatment of adults with anorexia nervosa. Carers of people with anorexia nervosa experience significant levels of distress. This may contribute to unhelpful behaviours which maintain the illness. AIMS: To evaluate the effectiveness and acceptability of family workshops with educational and skills-based components as compared to individual family work. METHOD: An exploratory randomised controlled trial of two forms of family intervention was conducted for inpatients with anorexia nervosa (n = 48) and their family members on a specialised unit for adults. RESULTS: In both groups, there was an improvement in patients' BMI and a reduction in carers' distress. There were no differences between groups. CONCLUSION: Preliminary findings suggest that workshop-based intervention with two families might be as effective as an individually focused family intervention. This may offer a more cost-effective intervention for this treatment-resistant group.","DOI":"10.1002/erv.1076","ISSN":"1072-4133","shortTitle":"A practical comparison of two types of family intervention: an exploratory RCT of family day workshops and individual family work as a supplement to inpatient care for adults with anorexia nervosa","journalAbbreviation":"European eating disorders review : the journal of the Eating Disorders Association","language":"eng","author":[{"family":"Whitney","given":"J."},{"family":"Murphy","given":"T."},{"family":"Landau","given":"S."},{"family":"Gavan","given":"K."},{"family":"Todd","given":"G."},{"family":"Whitaker","given":"W."},{"family":"Treasure","given":"J."}],"issued":{"date-parts":[["2012",3]]}}}],"schema":"https://github.com/citation-style-language/schema/raw/master/csl-citation.json"} </w:instrText>
            </w:r>
            <w:r>
              <w:rPr>
                <w:lang w:val="en-US"/>
              </w:rPr>
              <w:fldChar w:fldCharType="separate"/>
            </w:r>
            <w:r w:rsidR="00A10BC5" w:rsidRPr="00A10BC5">
              <w:rPr>
                <w:rFonts w:ascii="Calibri" w:hAnsi="Calibri"/>
                <w:lang w:val="en-US"/>
              </w:rPr>
              <w:t>(15)</w:t>
            </w:r>
            <w:r>
              <w:rPr>
                <w:lang w:val="en-US"/>
              </w:rPr>
              <w:fldChar w:fldCharType="end"/>
            </w:r>
          </w:p>
          <w:p w:rsidR="00107190" w:rsidRDefault="00107190" w:rsidP="00DD0BC4">
            <w:pPr>
              <w:rPr>
                <w:lang w:val="en-US"/>
              </w:rPr>
            </w:pPr>
          </w:p>
        </w:tc>
      </w:tr>
      <w:tr w:rsidR="005E0FAA" w:rsidRPr="00502C6B" w:rsidTr="00A10BC5">
        <w:tc>
          <w:tcPr>
            <w:tcW w:w="4786" w:type="dxa"/>
            <w:tcBorders>
              <w:left w:val="nil"/>
            </w:tcBorders>
          </w:tcPr>
          <w:p w:rsidR="005E0FAA" w:rsidRDefault="005E0FAA">
            <w:pPr>
              <w:rPr>
                <w:lang w:val="en-US"/>
              </w:rPr>
            </w:pPr>
            <w:r w:rsidRPr="00851D64">
              <w:rPr>
                <w:b/>
                <w:lang w:val="en-US"/>
              </w:rPr>
              <w:t>Other reasons</w:t>
            </w:r>
            <w:r>
              <w:rPr>
                <w:lang w:val="en-US"/>
              </w:rPr>
              <w:t>: Adaptive treatment approach, not comparable with other studies; sample size not sufficient to answer research question (N = 1)</w:t>
            </w:r>
          </w:p>
          <w:p w:rsidR="00DD0BC4" w:rsidRPr="00391C6B" w:rsidRDefault="00DD0BC4">
            <w:pPr>
              <w:rPr>
                <w:lang w:val="en-US"/>
              </w:rPr>
            </w:pPr>
          </w:p>
        </w:tc>
        <w:tc>
          <w:tcPr>
            <w:tcW w:w="4820" w:type="dxa"/>
            <w:tcBorders>
              <w:right w:val="nil"/>
            </w:tcBorders>
          </w:tcPr>
          <w:p w:rsidR="005E0FAA" w:rsidRPr="00D62497" w:rsidRDefault="005E0FAA">
            <w:pPr>
              <w:rPr>
                <w:lang w:val="en-US"/>
              </w:rPr>
            </w:pPr>
            <w:r w:rsidRPr="00B23F31">
              <w:rPr>
                <w:lang w:val="en-US"/>
              </w:rPr>
              <w:t xml:space="preserve">Lock et al. 2015, </w:t>
            </w:r>
            <w:r>
              <w:rPr>
                <w:lang w:val="en-US"/>
              </w:rPr>
              <w:fldChar w:fldCharType="begin"/>
            </w:r>
            <w:r w:rsidR="00A10BC5">
              <w:rPr>
                <w:lang w:val="en-US"/>
              </w:rPr>
              <w:instrText xml:space="preserve"> ADDIN ZOTERO_ITEM CSL_CITATION {"citationID":"lGI0wfV5","properties":{"formattedCitation":"(29)","plainCitation":"(29)"},"citationItems":[{"id":11399,"uris":["http://zotero.org/users/1122014/items/9PB29MVI"],"uri":["http://zotero.org/users/1122014/items/9PB29MVI"],"itemData":{"id":11399,"type":"article-journal","title":"Can adaptive treatment improve outcomes in family-based therapy for adolescents with anorexia nervosa? Feasibility and treatment effects of a multi-site treatment study","container-title":"Behav Res Ther","page":"90-5","volume":"73","source":"NLM","archive_location":"26276704","abstract":"OBJECTIVE: Adolescents with Anorexia Nervosa (AN), treated with family-based treatment (FBT) who fail to gain 2.3 kg by the fourth week of treatment have a 40-50% lower chance of recovery than those who do. Because of the high risk of developing enduring AN, improving outcomes in this group of poor responders is essential. This study examines the feasibility and effects of a novel adaptive treatment (i.e., Intensive Parental Coaching-IPC) aimed at enhancing parental self-efficacy related to re-feeding skills in poor early responders to FBT. METHOD: 45 adolescents (12-18 years of age) meeting DSM TR IV criteria for AN were randomized in an unbalanced design (10 to standard FBT; 35 to the adaptive arm). Attrition, suitability, expectancy rates, weight change, and psychopathology were compared between groups. OUTCOMES: There were no differences in rates of attrition, suitability, expectancy ratings, or most clinical outcomes between randomized groups. However, the group of poor early responders that received IPC achieved full weight restoration (&gt;95% of expected mean BMI) by EOT at similar rates as those who had responded early. CONCLUSIONS: The results of this study suggest that it is feasible to use an adaptive design to study the treatment effect of IPC for those who do not gain adequate weight by session 4 of FBT. The results also suggest that using IPC for poor early responders significantly improves weight recovery rates to levels comparable to those who respond early. A sufficiently powered study is needed to confirm these promising findings.","DOI":"10.1016/j.brat.2015.07.015","ISSN":"0005-7967","shortTitle":"Can adaptive treatment improve outcomes in family-based therapy for adolescents with anorexia nervosa? Feasibility and treatment effects of a multi-site treatment study","journalAbbreviation":"Behaviour research and therapy","language":"eng","author":[{"family":"Lock","given":"J."},{"family":"Le Grange","given":"D."},{"family":"Agras","given":"W. S."},{"family":"Fitzpatrick","given":"K. K."},{"family":"Jo","given":"B."},{"family":"Accurso","given":"E."},{"family":"Forsberg","given":"S."},{"family":"Anderson","given":"K."},{"family":"Arnow","given":"K."},{"family":"Stainer","given":"M."}],"issued":{"date-parts":[["2015",10]]}}}],"schema":"https://github.com/citation-style-language/schema/raw/master/csl-citation.json"} </w:instrText>
            </w:r>
            <w:r>
              <w:rPr>
                <w:lang w:val="en-US"/>
              </w:rPr>
              <w:fldChar w:fldCharType="separate"/>
            </w:r>
            <w:r w:rsidR="00A10BC5" w:rsidRPr="003832FC">
              <w:rPr>
                <w:rFonts w:ascii="Calibri" w:hAnsi="Calibri"/>
                <w:lang w:val="en-US"/>
              </w:rPr>
              <w:t>(29)</w:t>
            </w:r>
            <w:r>
              <w:rPr>
                <w:lang w:val="en-US"/>
              </w:rPr>
              <w:fldChar w:fldCharType="end"/>
            </w:r>
          </w:p>
        </w:tc>
      </w:tr>
      <w:tr w:rsidR="00DD0BC4" w:rsidRPr="00A10BC5" w:rsidTr="000357CF">
        <w:tc>
          <w:tcPr>
            <w:tcW w:w="9606" w:type="dxa"/>
            <w:gridSpan w:val="2"/>
            <w:tcBorders>
              <w:left w:val="nil"/>
            </w:tcBorders>
          </w:tcPr>
          <w:p w:rsidR="00DD0BC4" w:rsidRDefault="00DD0BC4" w:rsidP="00DD0BC4">
            <w:pPr>
              <w:rPr>
                <w:lang w:val="en-US"/>
              </w:rPr>
            </w:pPr>
            <w:r w:rsidRPr="00DD0BC4">
              <w:rPr>
                <w:b/>
                <w:u w:val="single"/>
                <w:lang w:val="en-US"/>
              </w:rPr>
              <w:t>Studies from previous meta-analysis</w:t>
            </w:r>
            <w:r w:rsidRPr="00DD0BC4">
              <w:rPr>
                <w:b/>
                <w:lang w:val="en-US"/>
              </w:rPr>
              <w:t>:</w:t>
            </w:r>
            <w:r>
              <w:rPr>
                <w:b/>
                <w:lang w:val="en-US"/>
              </w:rPr>
              <w:t xml:space="preserve"> </w:t>
            </w:r>
            <w:r w:rsidRPr="00DD0BC4">
              <w:rPr>
                <w:lang w:val="en-US"/>
              </w:rPr>
              <w:t xml:space="preserve">N = </w:t>
            </w:r>
            <w:r>
              <w:rPr>
                <w:lang w:val="en-US"/>
              </w:rPr>
              <w:t>14</w:t>
            </w:r>
          </w:p>
          <w:p w:rsidR="00DD0BC4" w:rsidRPr="00DD0BC4" w:rsidRDefault="00DD0BC4" w:rsidP="00DD0BC4">
            <w:pPr>
              <w:rPr>
                <w:lang w:val="en-US"/>
              </w:rPr>
            </w:pPr>
            <w:r>
              <w:rPr>
                <w:lang w:val="en-US"/>
              </w:rPr>
              <w:t>(very low quality, study on relapse prevention)</w:t>
            </w:r>
          </w:p>
          <w:p w:rsidR="00DD0BC4" w:rsidRDefault="00DD0BC4">
            <w:pPr>
              <w:rPr>
                <w:lang w:val="en-US"/>
              </w:rPr>
            </w:pPr>
            <w:r w:rsidRPr="00DA17BE">
              <w:rPr>
                <w:lang w:val="en-US"/>
              </w:rPr>
              <w:t xml:space="preserve">Pike et al. 2003 </w:t>
            </w:r>
            <w:r w:rsidRPr="00DA17BE">
              <w:rPr>
                <w:lang w:val="en-US"/>
              </w:rPr>
              <w:fldChar w:fldCharType="begin"/>
            </w:r>
            <w:r>
              <w:rPr>
                <w:lang w:val="en-US"/>
              </w:rPr>
              <w:instrText xml:space="preserve"> ADDIN ZOTERO_ITEM CSL_CITATION {"citationID":"YwYIPT4v","properties":{"formattedCitation":"(3)","plainCitation":"(3)"},"citationItems":[{"id":20331,"uris":["http://zotero.org/users/1122014/items/HSBQKVM2"],"uri":["http://zotero.org/users/1122014/items/HSBQKVM2"],"itemData":{"id":20331,"type":"article-journal","title":"Cognitive behavior therapy in the posthospitalization treatment of anorexia nervosa","container-title":"The American Journal of Psychiatry","page":"2046-2049","volume":"160","issue":"11","source":"PubMed","abstract":"OBJECTIVE: This study provides what the authors believe is the first empirical evaluation of cognitive behavior therapy as a posthospitalization treatment for anorexia nervosa in adults.\nMETHOD: After hospitalization, 33 patien</w:instrText>
            </w:r>
            <w:r w:rsidRPr="00502C6B">
              <w:instrText>ts with DSM-IV anorexia nervosa were randomly assigned to 1 year of outpatient cognitive behavior therapy or nutritional counseling.\nRESULTS: The group receiving nutritional counseling relapsed significantly earlier and at a higher rate than the group receiving cognitive behavior therapy (53% versus 22%). The overall treatment failure rate (relapse and dropping out combined) was significantly lower for cognitive behavior therapy (22%) than for nutritional counseling (73%). The criteria for \"good outcome\" were met by significantly more of the patients receiving cognitive behavior therapy (44%) than nutrition</w:instrText>
            </w:r>
            <w:r w:rsidRPr="003832FC">
              <w:instrText xml:space="preserve">al counseling (7%).\nCONCLUSIONS: Cognitive behavior therapy was significantly more effective than nutritional counseling in improving outcome and preventing relapse. To the authors' knowledge, these data provide the first empirical documentation of the efficacy of any psychotherapy, and cognitive behavior therapy in particular, in posthospitalization care and relapse prevention of adult anorexia nervosa.","DOI":"10.1176/appi.ajp.160.11.2046","ISSN":"0002-953X","note":"PMID: 14594754","journalAbbreviation":"Am J Psychiatry","language":"eng","author":[{"family":"Pike","given":"Kathleen M."},{"family":"Walsh","given":"B. Timothy"},{"family":"Vitousek","given":"Kelly"},{"family":"Wilson","given":"G. Terence"},{"family":"Bauer","given":"Joy"}],"issued":{"date-parts":[["2003",11]]}}}],"schema":"https://github.com/citation-style-language/schema/raw/master/csl-citation.json"} </w:instrText>
            </w:r>
            <w:r w:rsidRPr="00DA17BE">
              <w:rPr>
                <w:lang w:val="en-US"/>
              </w:rPr>
              <w:fldChar w:fldCharType="separate"/>
            </w:r>
            <w:r w:rsidRPr="003832FC">
              <w:rPr>
                <w:rFonts w:ascii="Calibri" w:hAnsi="Calibri"/>
              </w:rPr>
              <w:t>(3)</w:t>
            </w:r>
            <w:r w:rsidRPr="00DA17BE">
              <w:rPr>
                <w:lang w:val="en-US"/>
              </w:rPr>
              <w:fldChar w:fldCharType="end"/>
            </w:r>
            <w:r w:rsidRPr="003832FC">
              <w:t xml:space="preserve">, </w:t>
            </w:r>
            <w:proofErr w:type="spellStart"/>
            <w:r w:rsidRPr="003832FC">
              <w:t>Bachar</w:t>
            </w:r>
            <w:proofErr w:type="spellEnd"/>
            <w:r w:rsidRPr="003832FC">
              <w:t xml:space="preserve"> et al. 1999 </w:t>
            </w:r>
            <w:r w:rsidRPr="00B03B6C">
              <w:rPr>
                <w:lang w:val="en-US"/>
              </w:rPr>
              <w:fldChar w:fldCharType="begin"/>
            </w:r>
            <w:r w:rsidRPr="003832FC">
              <w:instrText xml:space="preserve"> ADDIN ZOTERO_ITEM CSL_CITATION {"citationID":"Q1j4GYDY","properties":{"formattedCitation":"(16)","plainCitation":"(16)"},"citationItems":[{"id":20152,"uris":["http://zotero.org/users/1122014/items/MA638DI7"],"uri":["http://zotero.org/users/1122014/items/MA638DI7"],"itemData":{"id":20152,"type":"article-journal","title":"Empirical comparison of two psychological therapies. Self psychology and cognitive orientation in the treatment of anorexia and bulimia","container-title":"The Journal of Psychotherapy Practice and Research","page":"115-128","volume":"8","issue":"2","source":"PubMed","abstract":"The authors investigated the applicability of self psychological treatment (SPT) and cognitive orientation treatment (COT) to the treatment of anorexia and bulimia. Thirty-three patients participated in this study. The bulimic patients (n = 25) were randomly assigned either to SPT, COT, or control/nutritional counseling only (C/NC). The anorexic patients (n = 8) were randomly assigned to either SPT or COT. Patients were administered a battery of outcome measures assessing eating disorders symptomatology, attitudes toward food, self structure, and general psychiatric symptoms. After SPT, significant improvement was observed. After COT, slight but nonsignificant improvement was observed. After C/NC, almost no changes could be detected.","ISSN":"1055-050X","note":"PMID: 10079459\nPMCID: PMC3330539","journalAbbreviation":"J Psychother Pract Res","language":"eng","author":[{"family":"Bachar","given":"E."},{"family":"Latzer","given":"Y."},{"family":"Kreitler","given":"S."},{"family":"Berry","given":"E. M."}],"issued":{"date-parts":[["1999"]]}}}],"schema":"https://github.com/citation-style-language/schema/raw/master/csl-citation.json"} </w:instrText>
            </w:r>
            <w:r w:rsidRPr="00B03B6C">
              <w:rPr>
                <w:lang w:val="en-US"/>
              </w:rPr>
              <w:fldChar w:fldCharType="separate"/>
            </w:r>
            <w:r w:rsidRPr="003832FC">
              <w:rPr>
                <w:rFonts w:ascii="Calibri" w:hAnsi="Calibri"/>
              </w:rPr>
              <w:t>(16)</w:t>
            </w:r>
            <w:r w:rsidRPr="00B03B6C">
              <w:rPr>
                <w:lang w:val="en-US"/>
              </w:rPr>
              <w:fldChar w:fldCharType="end"/>
            </w:r>
            <w:r w:rsidRPr="003832FC">
              <w:t xml:space="preserve">; Ball &amp; Mitchell 2004 </w:t>
            </w:r>
            <w:r w:rsidRPr="00B03B6C">
              <w:rPr>
                <w:lang w:val="en-US"/>
              </w:rPr>
              <w:fldChar w:fldCharType="begin"/>
            </w:r>
            <w:r w:rsidRPr="003832FC">
              <w:instrText xml:space="preserve"> ADDIN ZOTERO_ITEM CSL_CITATION {"citationID":"m0NpyqS5","properties":{"formattedCitation":"(17)","plainCitation":"(17)"},"citationItems":[{"id":20344,"uris":["http://zotero.org/users/1122014/items/JI4W9GN4"],"uri":["http://zotero.org/users/1122014/items/JI4W9GN4"],"itemData":{"id":20344,"type":"article-journal","title":"A Randomized Controlled Study of Cognitive Behavior Therapy and Behavioral Family Therapy for Anorexia Nervosa Patients","container-title":"Eating Disorders","page":"303-314","volume":"12","issue":"4","source":"CrossRef","DOI":"10.1080/10640260490521389","ISSN":"1064-0266, 1532-530X","language":"en","author":[{"family":"Ball","given":"Jillian"},{"family":"Mitchell","given":"Philip"}],"issued":{"date-parts":[["2004",12]]}}}],"schema":"https://github.com/citation-style-language/schema/raw/master/csl-citation.json"} </w:instrText>
            </w:r>
            <w:r w:rsidRPr="00B03B6C">
              <w:rPr>
                <w:lang w:val="en-US"/>
              </w:rPr>
              <w:fldChar w:fldCharType="separate"/>
            </w:r>
            <w:r w:rsidRPr="003832FC">
              <w:rPr>
                <w:rFonts w:ascii="Calibri" w:hAnsi="Calibri"/>
              </w:rPr>
              <w:t>(17)</w:t>
            </w:r>
            <w:r w:rsidRPr="00B03B6C">
              <w:rPr>
                <w:lang w:val="en-US"/>
              </w:rPr>
              <w:fldChar w:fldCharType="end"/>
            </w:r>
            <w:r w:rsidRPr="003832FC">
              <w:t xml:space="preserve">, Bergh et al. 2002 </w:t>
            </w:r>
            <w:r w:rsidRPr="00B03B6C">
              <w:rPr>
                <w:lang w:val="en-US"/>
              </w:rPr>
              <w:fldChar w:fldCharType="begin"/>
            </w:r>
            <w:r w:rsidRPr="003832FC">
              <w:instrText xml:space="preserve"> ADDIN ZOTERO_ITEM CSL_CITATION {"citationID":"BneD8BDz","properties":{"formattedCitation":"(18)","plainCitation":"(18)"},"citationItems":[{"id":20154,"uris":["http://zotero.org/users/1122014/items/J2GVK58H"],"uri":["http://zotero.org/users/1122014/items/J2GVK58H"],"itemData":{"id":20154,"type":"article-journal","title":"Randomized controlled trial of a treatment for anorexia and bulimia nervosa","container-title":"Proceedings of the National Academy of Sciences","page":"9486-9491","volume":"99","issue":"14","source":"CrossRef","DOI":"10.1073/pnas.142284799","ISSN":"0027-8424, 1091-6490","language":"en","author":[{"family":"Bergh","given":"C."},{"family":"Brodin","given":"U."},{"family":"Lindberg","given":"G."},{"family":"Sodersten","given":"P."}],"issued":{"date-parts":[["2002",7,9]]}}}],"schema":"https://github.com/citation-style-language/schema/raw/master/csl-citation.json"} </w:instrText>
            </w:r>
            <w:r w:rsidRPr="00B03B6C">
              <w:rPr>
                <w:lang w:val="en-US"/>
              </w:rPr>
              <w:fldChar w:fldCharType="separate"/>
            </w:r>
            <w:r w:rsidRPr="003832FC">
              <w:rPr>
                <w:rFonts w:ascii="Calibri" w:hAnsi="Calibri"/>
              </w:rPr>
              <w:t>(18)</w:t>
            </w:r>
            <w:r w:rsidRPr="00B03B6C">
              <w:rPr>
                <w:lang w:val="en-US"/>
              </w:rPr>
              <w:fldChar w:fldCharType="end"/>
            </w:r>
            <w:r w:rsidRPr="003832FC">
              <w:t xml:space="preserve">, </w:t>
            </w:r>
            <w:proofErr w:type="spellStart"/>
            <w:r w:rsidRPr="003832FC">
              <w:t>Channon</w:t>
            </w:r>
            <w:proofErr w:type="spellEnd"/>
            <w:r w:rsidRPr="003832FC">
              <w:t xml:space="preserve"> et al. 1989 </w:t>
            </w:r>
            <w:r w:rsidRPr="00B03B6C">
              <w:rPr>
                <w:lang w:val="en-US"/>
              </w:rPr>
              <w:fldChar w:fldCharType="begin"/>
            </w:r>
            <w:r w:rsidRPr="003832FC">
              <w:instrText xml:space="preserve"> ADDIN ZOTERO_ITEM CSL_CITATION {"citationID":"qD4BdRas","properties":{"formattedCitation":"(19)","plainCitation":"(19)"},"citationItems":[{"id":20121,"uris":["http://zotero.org/users/1122014/items/EZ7XECPR"],"uri":["http://zotero.org/users/1122014/items/EZ7XECPR"],"itemData":{"id":20121,"type":"article-journal","title":"A controlled trial of cognitive-behavioural and behavioural treatment of anorexia nervosa","container-title":"Behaviour Research and Therapy","page":"529-535","volume":"27","issue":"5","source":"PubMed","abstract":"This study was undertaken to investigate whether a cognitive-behavioural treatment procedure was superior to a standard behavioural treatment, in the outpatient therapy of patients with anorexia nervosa. The two treatments were also compared with a control treatment procedure consisting of routine outpatient management. Each group consisted of eight subjects. All the groups showed some improvement, but the findings did not provide support for the prediction that cognitive-behavioural treatment, designed specifically to manipulate both attitudes and behaviour, was superior to the other types of treatment. The implications of the findings are considered.","ISSN":"0005-7967","note":"PMID: 2684134","journalAbbreviation":"Behav Res Ther","language":"eng","author":[{"family":"Channon","given":"S."},{"family":"Silva","given":"P.","non-dropping-particle":"de"},{"family":"Hemsley","given":"D."},{"family":"Perkins","given":"R."}],"issued":{"date-parts":[["1989"]]}}}],"schema":"https://github.com/citation-style-language/schema/raw/master/csl-citation.json"} </w:instrText>
            </w:r>
            <w:r w:rsidRPr="00B03B6C">
              <w:rPr>
                <w:lang w:val="en-US"/>
              </w:rPr>
              <w:fldChar w:fldCharType="separate"/>
            </w:r>
            <w:r w:rsidRPr="003832FC">
              <w:rPr>
                <w:rFonts w:ascii="Calibri" w:hAnsi="Calibri"/>
              </w:rPr>
              <w:t>(19)</w:t>
            </w:r>
            <w:r w:rsidRPr="00B03B6C">
              <w:rPr>
                <w:lang w:val="en-US"/>
              </w:rPr>
              <w:fldChar w:fldCharType="end"/>
            </w:r>
            <w:r w:rsidRPr="003832FC">
              <w:t xml:space="preserve">, Eckert et al. 1979 </w:t>
            </w:r>
            <w:r w:rsidRPr="00B03B6C">
              <w:rPr>
                <w:lang w:val="en-US"/>
              </w:rPr>
              <w:fldChar w:fldCharType="begin"/>
            </w:r>
            <w:r w:rsidRPr="003832FC">
              <w:instrText xml:space="preserve"> ADDIN ZOTERO_ITEM CSL_CITATION {"citationID":"f0TzJ2Wu","properties":{"formattedCitation":"(20)","plainCitation":"(20)"},"citationItems":[{"id":2107,"uris":["http:/</w:instrText>
            </w:r>
            <w:r w:rsidRPr="00DD0BC4">
              <w:instrText xml:space="preserve">/zotero.org/users/1122014/items/G8R5QV3F"],"uri":["http://zotero.org/users/1122014/items/G8R5QV3F"],"itemData":{"id":2107,"type":"article-journal","title":"Behaviour therapy in anorexia nervosa.","container-title":"British Journal of Psychiatry","page":"55-59","volume":"134","journalAbbreviation":"Br.J.Psychiatry","author":[{"family":"Eckert","given":"ED"},{"family":"Goldberg","given":"SC"},{"family":"Halmi","given":"KA"},{"family":"Casper","given":"RC"},{"family":"Davis","given":"JM"}],"issued":{"date-parts":[["1979"]]}}}],"schema":"https://github.com/citation-style-language/schema/raw/master/csl-citation.json"} </w:instrText>
            </w:r>
            <w:r w:rsidRPr="00B03B6C">
              <w:rPr>
                <w:lang w:val="en-US"/>
              </w:rPr>
              <w:fldChar w:fldCharType="separate"/>
            </w:r>
            <w:r w:rsidRPr="00DD0BC4">
              <w:rPr>
                <w:rFonts w:ascii="Calibri" w:hAnsi="Calibri"/>
              </w:rPr>
              <w:t>(20)</w:t>
            </w:r>
            <w:r w:rsidRPr="00B03B6C">
              <w:rPr>
                <w:lang w:val="en-US"/>
              </w:rPr>
              <w:fldChar w:fldCharType="end"/>
            </w:r>
            <w:r w:rsidRPr="00DD0BC4">
              <w:t>, Geist et al. 2000</w:t>
            </w:r>
            <w:r w:rsidRPr="00B03B6C">
              <w:rPr>
                <w:lang w:val="en-US"/>
              </w:rPr>
              <w:fldChar w:fldCharType="begin"/>
            </w:r>
            <w:r w:rsidRPr="00DD0BC4">
              <w:instrText xml:space="preserve"> ADDIN ZOTERO_ITEM CSL_CITATION {"citationID":"yyCfXI6x","properties":{"formattedCitation":"(21)","plainCitation":"(21)"},"citationItems":[{"id":1886,"uris":["http://zotero.org/users/1122014/items/EQXF8V74"],"uri":["http://zotero.org/users/1122014/items/EQXF8V74"],"itemData":{"id":1886,"type":"article-journal","title":"Comparison of family therapy and family group psychoeducation in adolescents with anorexia nervosa.","container-title":"Canadian Journal of Psychiatry","page":"173-178","volume":"45 (2)","journalAbbreviation":"Can.J.Psychiatry","author":[{"family":"Geist","given":"R"},{"family":"Heinmaa","given":"M"},{"family":"Stephens","given":"D"},{"fa</w:instrText>
            </w:r>
            <w:r>
              <w:instrText xml:space="preserve">mily":"Davis","given":"R"},{"family":"Katzman","given":"DK"}],"issued":{"date-parts":[["2000"]]}}}],"schema":"https://github.com/citation-style-language/schema/raw/master/csl-citation.json"} </w:instrText>
            </w:r>
            <w:r w:rsidRPr="00B03B6C">
              <w:rPr>
                <w:lang w:val="en-US"/>
              </w:rPr>
              <w:fldChar w:fldCharType="separate"/>
            </w:r>
            <w:r w:rsidRPr="00A10BC5">
              <w:rPr>
                <w:rFonts w:ascii="Calibri" w:hAnsi="Calibri"/>
              </w:rPr>
              <w:t>(21)</w:t>
            </w:r>
            <w:r w:rsidRPr="00B03B6C">
              <w:rPr>
                <w:lang w:val="en-US"/>
              </w:rPr>
              <w:fldChar w:fldCharType="end"/>
            </w:r>
            <w:r w:rsidRPr="00B03B6C">
              <w:t xml:space="preserve">, </w:t>
            </w:r>
            <w:proofErr w:type="spellStart"/>
            <w:r w:rsidRPr="00B03B6C">
              <w:t>Goldfarb</w:t>
            </w:r>
            <w:proofErr w:type="spellEnd"/>
            <w:r w:rsidRPr="00B03B6C">
              <w:t xml:space="preserve"> et al. 1987 </w:t>
            </w:r>
            <w:r w:rsidRPr="00B03B6C">
              <w:rPr>
                <w:lang w:val="en-US"/>
              </w:rPr>
              <w:fldChar w:fldCharType="begin"/>
            </w:r>
            <w:r>
              <w:instrText xml:space="preserve"> ADDIN ZOTERO_ITEM CSL_CITATION {"citationID":"XosEywj8","properties":{"formattedCitation":"(22)","plainCitation":"(22)"},"citationItems":[{"id":20333,"uris":["http://zotero.org/users/1122014/items/38243KSS"],"uri":["http://zotero.org/users/1122014/items/38243KSS"],"itemData":{"</w:instrText>
            </w:r>
            <w:r w:rsidRPr="00502C6B">
              <w:rPr>
                <w:lang w:val="en-US"/>
              </w:rPr>
              <w:instrText xml:space="preserve">id":20333,"type":"article-journal","title":"Systematic desensitization and relaxation as adjuncts in the treatment of anorexia nervosa: a preliminary study","container-title":"Psychological Reports","page":"511-518","volume":"60","issue":"2","source":"PubMed","DOI":"10.2466/pr0.1987.60.2.511","ISSN":"0033-2941","note":"PMID: 2884684","shortTitle":"Systematic desensitization and relaxation as adjuncts in the treatment of anorexia nervosa","journalAbbreviation":"Psychol Rep","language":"eng","author":[{"family":"Goldfarb","given":"L. A."},{"family":"Fuhr","given":"R."},{"family":"Tsujimoto","given":"R. N."},{"family":"Fischman","given":"S. E."}],"issued":{"date-parts":[["1987",4]]}}}],"schema":"https://github.com/citation-style-language/schema/raw/master/csl-citation.json"} </w:instrText>
            </w:r>
            <w:r w:rsidRPr="00B03B6C">
              <w:rPr>
                <w:lang w:val="en-US"/>
              </w:rPr>
              <w:fldChar w:fldCharType="separate"/>
            </w:r>
            <w:r w:rsidRPr="00502C6B">
              <w:rPr>
                <w:rFonts w:ascii="Calibri" w:hAnsi="Calibri"/>
                <w:lang w:val="en-US"/>
              </w:rPr>
              <w:t>(22)</w:t>
            </w:r>
            <w:r w:rsidRPr="00B03B6C">
              <w:rPr>
                <w:lang w:val="en-US"/>
              </w:rPr>
              <w:fldChar w:fldCharType="end"/>
            </w:r>
            <w:r w:rsidRPr="00502C6B">
              <w:rPr>
                <w:lang w:val="en-US"/>
              </w:rPr>
              <w:t xml:space="preserve">, Le Grange et al. 1992 </w:t>
            </w:r>
            <w:r w:rsidRPr="00B03B6C">
              <w:rPr>
                <w:lang w:val="en-US"/>
              </w:rPr>
              <w:fldChar w:fldCharType="begin"/>
            </w:r>
            <w:r w:rsidRPr="00502C6B">
              <w:rPr>
                <w:lang w:val="en-US"/>
              </w:rPr>
              <w:instrText xml:space="preserve"> ADDIN ZOTERO_ITEM CSL_CITATION {"citationID":"mB3hth7r","properties":{"formattedCitation":"(23)","plainCitation":"(23)"},"citationItems":[{"id":2200,"uris":["http://zotero.org/users/1122014/items/H3IEM6I7"],"uri":["http://zotero.org/users/1122014/items/H3IEM6I7"],"itemData":{"id":2200,"type":"article-journal","title":"Evaluation of family treatments in adolescent anorexia ne</w:instrText>
            </w:r>
            <w:r w:rsidRPr="00A10BC5">
              <w:rPr>
                <w:lang w:val="en-US"/>
              </w:rPr>
              <w:instrText xml:space="preserve">rvosa","container-title":"Internation Journal of eating disorders","page":"347-357","volume":"12","author":[{"family":"Le Grange","given":"D."},{"family":"Eisler","given":"I."}],"issued":{"date-parts":[["1992"]]}}}],"schema":"https://github.com/citation-style-language/schema/raw/master/csl-citation.json"} </w:instrText>
            </w:r>
            <w:r w:rsidRPr="00B03B6C">
              <w:rPr>
                <w:lang w:val="en-US"/>
              </w:rPr>
              <w:fldChar w:fldCharType="separate"/>
            </w:r>
            <w:r w:rsidRPr="00A10BC5">
              <w:rPr>
                <w:rFonts w:ascii="Calibri" w:hAnsi="Calibri"/>
                <w:lang w:val="en-US"/>
              </w:rPr>
              <w:t>(23)</w:t>
            </w:r>
            <w:r w:rsidRPr="00B03B6C">
              <w:rPr>
                <w:lang w:val="en-US"/>
              </w:rPr>
              <w:fldChar w:fldCharType="end"/>
            </w:r>
            <w:r w:rsidRPr="00A10BC5">
              <w:rPr>
                <w:lang w:val="en-US"/>
              </w:rPr>
              <w:t xml:space="preserve">, Pillay &amp; Crisp 1981 </w:t>
            </w:r>
            <w:r w:rsidRPr="00B03B6C">
              <w:rPr>
                <w:lang w:val="en-US"/>
              </w:rPr>
              <w:fldChar w:fldCharType="begin"/>
            </w:r>
            <w:r w:rsidRPr="00A10BC5">
              <w:rPr>
                <w:lang w:val="en-US"/>
              </w:rPr>
              <w:instrText xml:space="preserve"> ADDIN ZOTERO_ITEM CSL_CITATION {"citationID":"aBexoI2a","properties":{"formattedCitation":"(24)","plainCitation":"(24)"},"citationItems":[{"id":20337,"uris":["http://zotero.org/users/1122014/items/TP76J85I"],"uri":["http://zotero.org/users/1122014/items/TP76J85I"],"itemData":{"id":20337,"type":"article-journal","title":"The impact of social skills training within an established in-patient treatment programme for anorexia nervosa","container-title":"The British Journal of Psychiatry: The Journal of Mental Science","page":"533-539","volume":"139","source":"PubMed","ISSN":"0007-1250","note":"PMID: 7037097","journalAbbreviation":"Br J Psychiatry","language":"eng","author":[{"family":"Pillay","given":"M."},{"family":"Crisp","given":"A. H."}],"issued":{"date-parts":[["1981",12]]}}}],"schema":"https://github.com/citation-style-language/schema/raw/master/csl-citation.json"} </w:instrText>
            </w:r>
            <w:r w:rsidRPr="00B03B6C">
              <w:rPr>
                <w:lang w:val="en-US"/>
              </w:rPr>
              <w:fldChar w:fldCharType="separate"/>
            </w:r>
            <w:r w:rsidRPr="00A10BC5">
              <w:rPr>
                <w:rFonts w:ascii="Calibri" w:hAnsi="Calibri"/>
                <w:lang w:val="en-US"/>
              </w:rPr>
              <w:t>(24)</w:t>
            </w:r>
            <w:r w:rsidRPr="00B03B6C">
              <w:rPr>
                <w:lang w:val="en-US"/>
              </w:rPr>
              <w:fldChar w:fldCharType="end"/>
            </w:r>
            <w:r w:rsidRPr="00A10BC5">
              <w:rPr>
                <w:lang w:val="en-US"/>
              </w:rPr>
              <w:t xml:space="preserve">, Russell et al. 1987 </w:t>
            </w:r>
            <w:r w:rsidRPr="00B03B6C">
              <w:rPr>
                <w:lang w:val="en-US"/>
              </w:rPr>
              <w:fldChar w:fldCharType="begin"/>
            </w:r>
            <w:r w:rsidRPr="00A10BC5">
              <w:rPr>
                <w:lang w:val="en-US"/>
              </w:rPr>
              <w:instrText xml:space="preserve"> ADDIN ZOTERO_ITEM CSL_CITATION {"citationID":"2vMz0iv3","properties":{"formattedCitation":"(25)","plainCitation":"(25)"},"citationItems":[{"id":1882,"uris":["http://zotero.org/users/1122014/items/EPFM4KMT"],"uri":["http://zotero.org/users/1122014/items/EPFM4KMT"],"itemData":{"id":1882,"type":"article-journal","title":"An evaluation of family therapy in anorexia nervosa and bulimia nervosa.","container-title":"Arch Gen Psychiatry","page":"1047-1056","volume":"44","author":[{"family":"Russell","given":"GF"},{"family":"Szmukler","given":"GI"},{"family":"Dare","given":"C"},{"family":"Eisler","given":"I"}],"issued":{"date-parts":[["1987"]]}}}],"schema":"https://github.com/citation-style-language/schema/raw/master/csl-citation.json"} </w:instrText>
            </w:r>
            <w:r w:rsidRPr="00B03B6C">
              <w:rPr>
                <w:lang w:val="en-US"/>
              </w:rPr>
              <w:fldChar w:fldCharType="separate"/>
            </w:r>
            <w:r w:rsidRPr="00A10BC5">
              <w:rPr>
                <w:rFonts w:ascii="Calibri" w:hAnsi="Calibri"/>
                <w:lang w:val="en-US"/>
              </w:rPr>
              <w:t>(25)</w:t>
            </w:r>
            <w:r w:rsidRPr="00B03B6C">
              <w:rPr>
                <w:lang w:val="en-US"/>
              </w:rPr>
              <w:fldChar w:fldCharType="end"/>
            </w:r>
            <w:r w:rsidRPr="00A10BC5">
              <w:rPr>
                <w:lang w:val="en-US"/>
              </w:rPr>
              <w:t xml:space="preserve">, </w:t>
            </w:r>
            <w:proofErr w:type="spellStart"/>
            <w:r w:rsidRPr="00A10BC5">
              <w:rPr>
                <w:lang w:val="en-US"/>
              </w:rPr>
              <w:t>Serfaty</w:t>
            </w:r>
            <w:proofErr w:type="spellEnd"/>
            <w:r w:rsidRPr="00A10BC5">
              <w:rPr>
                <w:lang w:val="en-US"/>
              </w:rPr>
              <w:t xml:space="preserve"> et al. 1999 </w:t>
            </w:r>
            <w:r w:rsidRPr="00B03B6C">
              <w:rPr>
                <w:lang w:val="en-US"/>
              </w:rPr>
              <w:fldChar w:fldCharType="begin"/>
            </w:r>
            <w:r w:rsidRPr="00A10BC5">
              <w:rPr>
                <w:lang w:val="en-US"/>
              </w:rPr>
              <w:instrText xml:space="preserve"> ADDIN ZOTERO_ITEM CSL_CITATION {"citationID":"YbyyanAj","properties":{"formattedCitation":"(26)","plainCitation":"(26)"},"citationItems":[{"id":20343,"uris":["http://zotero.org/users/1122014/items/A2B5P6HQ"],"uri":["http://zotero.org/users/1122014/items/A2B5P6HQ"],"itemData":{"id":20343,"type":"article-journal","title":"Cognitive therapy versus dietary counselling in the outpatint treatment of anorexia nervosa: effects of the treatment phase.","collection-title":"European Eating Disorders Review","page":"334-350","issue":"7","author":[{"family":"Serfaty","given":"M"},{"family":"Turkington","given":"D"},{"family":"Heap","given":"M"},{"family":"Ledsham","given":"L"},{"family":"Jolley","given":"E"}],"issued":{"date-parts":[["1999"]]}}}],"schema":"https://github.com/citation-style-language/schema/raw/master/csl-citation.json"} </w:instrText>
            </w:r>
            <w:r w:rsidRPr="00B03B6C">
              <w:rPr>
                <w:lang w:val="en-US"/>
              </w:rPr>
              <w:fldChar w:fldCharType="separate"/>
            </w:r>
            <w:r w:rsidRPr="00A10BC5">
              <w:rPr>
                <w:rFonts w:ascii="Calibri" w:hAnsi="Calibri"/>
                <w:lang w:val="en-US"/>
              </w:rPr>
              <w:t>(26)</w:t>
            </w:r>
            <w:r w:rsidRPr="00B03B6C">
              <w:rPr>
                <w:lang w:val="en-US"/>
              </w:rPr>
              <w:fldChar w:fldCharType="end"/>
            </w:r>
            <w:r w:rsidRPr="00A10BC5">
              <w:rPr>
                <w:lang w:val="en-US"/>
              </w:rPr>
              <w:t xml:space="preserve">, </w:t>
            </w:r>
            <w:proofErr w:type="spellStart"/>
            <w:r w:rsidRPr="00A10BC5">
              <w:rPr>
                <w:lang w:val="en-US"/>
              </w:rPr>
              <w:t>Wallin</w:t>
            </w:r>
            <w:proofErr w:type="spellEnd"/>
            <w:r w:rsidRPr="00A10BC5">
              <w:rPr>
                <w:lang w:val="en-US"/>
              </w:rPr>
              <w:t xml:space="preserve"> et al. 2000 </w:t>
            </w:r>
            <w:r w:rsidRPr="00B03B6C">
              <w:rPr>
                <w:lang w:val="en-US"/>
              </w:rPr>
              <w:fldChar w:fldCharType="begin"/>
            </w:r>
            <w:r>
              <w:rPr>
                <w:lang w:val="en-US"/>
              </w:rPr>
              <w:instrText xml:space="preserve"> ADDIN ZOTERO_ITEM CSL_CITATION {"citationID":"rBp544hi","properties":{"formattedCitation":"(27)","plainCitation":"(27)"},"citationItems":[{"id":20352,"uris":["http://zotero.org/users/1122014/items/B7KUM9ZF"],"uri":["http://zotero.org/users/1122014/items/B7KUM9ZF"],"itemData":{"id":20352,"type":"article-journal","title":"Body awareness therapy in teenage anorexia nervosa: outcome after 2 years.","collection-title":"European Eating Disorders Review","page":"19-30","volume":"8","issue":"1","journalAbbreviation":"Eur Eat Disord Rev","author":[{"family":"Wallin","given":"U"},{"family":"Kronovall","given":"P"},{"family":"Majewski","given":"M-L"}],"issued":{"date-parts":[["2000"]]}}}],"schema":"https://github.com/citation-style-language/schema/raw/master/csl-citation.json"} </w:instrText>
            </w:r>
            <w:r w:rsidRPr="00B03B6C">
              <w:rPr>
                <w:lang w:val="en-US"/>
              </w:rPr>
              <w:fldChar w:fldCharType="separate"/>
            </w:r>
            <w:r w:rsidRPr="00A10BC5">
              <w:rPr>
                <w:rFonts w:ascii="Calibri" w:hAnsi="Calibri"/>
                <w:lang w:val="en-US"/>
              </w:rPr>
              <w:t>(27)</w:t>
            </w:r>
            <w:r w:rsidRPr="00B03B6C">
              <w:rPr>
                <w:lang w:val="en-US"/>
              </w:rPr>
              <w:fldChar w:fldCharType="end"/>
            </w:r>
            <w:r w:rsidRPr="00B03B6C">
              <w:rPr>
                <w:lang w:val="en-US"/>
              </w:rPr>
              <w:t xml:space="preserve">, Weizmann 1985 </w:t>
            </w:r>
            <w:r w:rsidRPr="00B03B6C">
              <w:rPr>
                <w:lang w:val="en-US"/>
              </w:rPr>
              <w:fldChar w:fldCharType="begin"/>
            </w:r>
            <w:r>
              <w:rPr>
                <w:lang w:val="en-US"/>
              </w:rPr>
              <w:instrText xml:space="preserve"> ADDIN ZOTERO_ITEM CSL_CITATION {"citationID":"qYLilwcG","properties":{"formattedCitation":"(28)","plainCitation":"(28)"},"citationItems":[{"id":1275,"uris":["http://zotero.org/users/1122014/items/A9B6GVNT"],"uri":["http://zotero.org/users/1122014/items/A9B6GVNT"],"itemData":{"id":1275,"type":"article-journal","title":"Behaviour therapy, pimozid treatment and prolactin secretion in anorexia nervosa.","container-title":"Psychotherapy &amp; Psychosomatics","page":"136-140","volume":"43","author":[{"family":"Weizman","given":"A"},{"family":"Tyano","given":"S"},{"family":"Wijsenbeck","given":"H"},{"family":"Ben David","given":"M"}],"issued":{"date-parts":[["1985"]]}}}],"schema":"https://github.com/citation-style-language/schema/raw/master/csl-citation.json"} </w:instrText>
            </w:r>
            <w:r w:rsidRPr="00B03B6C">
              <w:rPr>
                <w:lang w:val="en-US"/>
              </w:rPr>
              <w:fldChar w:fldCharType="separate"/>
            </w:r>
            <w:r w:rsidRPr="00A10BC5">
              <w:rPr>
                <w:rFonts w:ascii="Calibri" w:hAnsi="Calibri"/>
                <w:lang w:val="en-US"/>
              </w:rPr>
              <w:t>(28)</w:t>
            </w:r>
            <w:r w:rsidRPr="00B03B6C">
              <w:rPr>
                <w:lang w:val="en-US"/>
              </w:rPr>
              <w:fldChar w:fldCharType="end"/>
            </w:r>
          </w:p>
          <w:p w:rsidR="00DD0BC4" w:rsidRPr="00DD0BC4" w:rsidRDefault="00DD0BC4">
            <w:pPr>
              <w:rPr>
                <w:b/>
                <w:lang w:val="en-US"/>
              </w:rPr>
            </w:pPr>
          </w:p>
        </w:tc>
      </w:tr>
      <w:tr w:rsidR="00A10BC5" w:rsidRPr="00A10BC5" w:rsidTr="00DD0BC4">
        <w:tc>
          <w:tcPr>
            <w:tcW w:w="9606" w:type="dxa"/>
            <w:gridSpan w:val="2"/>
            <w:tcBorders>
              <w:left w:val="nil"/>
            </w:tcBorders>
            <w:shd w:val="clear" w:color="auto" w:fill="F2F2F2" w:themeFill="background1" w:themeFillShade="F2"/>
          </w:tcPr>
          <w:p w:rsidR="00A10BC5" w:rsidRDefault="00A10BC5" w:rsidP="00A10BC5">
            <w:pPr>
              <w:jc w:val="center"/>
              <w:rPr>
                <w:b/>
                <w:lang w:val="en-US"/>
              </w:rPr>
            </w:pPr>
          </w:p>
          <w:p w:rsidR="00A10BC5" w:rsidRPr="00391C6B" w:rsidRDefault="00A10BC5" w:rsidP="00A10BC5">
            <w:pPr>
              <w:jc w:val="center"/>
              <w:rPr>
                <w:lang w:val="en-US"/>
              </w:rPr>
            </w:pPr>
            <w:r w:rsidRPr="003832FC">
              <w:rPr>
                <w:b/>
                <w:shd w:val="clear" w:color="auto" w:fill="F2F2F2" w:themeFill="background1" w:themeFillShade="F2"/>
                <w:lang w:val="en-US"/>
              </w:rPr>
              <w:t>Naturalistic studies</w:t>
            </w:r>
          </w:p>
        </w:tc>
      </w:tr>
      <w:tr w:rsidR="005E0FAA" w:rsidRPr="00502C6B" w:rsidTr="00A10BC5">
        <w:tc>
          <w:tcPr>
            <w:tcW w:w="4786" w:type="dxa"/>
            <w:tcBorders>
              <w:left w:val="nil"/>
            </w:tcBorders>
          </w:tcPr>
          <w:p w:rsidR="005E0FAA" w:rsidRPr="00391C6B" w:rsidRDefault="005E0FAA" w:rsidP="001C0A3C">
            <w:pPr>
              <w:rPr>
                <w:lang w:val="en-US"/>
              </w:rPr>
            </w:pPr>
            <w:r w:rsidRPr="00851D64">
              <w:rPr>
                <w:b/>
                <w:lang w:val="en-US"/>
              </w:rPr>
              <w:t>Mixed sample</w:t>
            </w:r>
            <w:r w:rsidR="001C0A3C">
              <w:rPr>
                <w:lang w:val="en-US"/>
              </w:rPr>
              <w:t xml:space="preserve"> (N = 14)</w:t>
            </w:r>
          </w:p>
        </w:tc>
        <w:tc>
          <w:tcPr>
            <w:tcW w:w="4820" w:type="dxa"/>
            <w:tcBorders>
              <w:right w:val="nil"/>
            </w:tcBorders>
          </w:tcPr>
          <w:p w:rsidR="005E0FAA" w:rsidRPr="00B23F31" w:rsidRDefault="005E0FAA" w:rsidP="00B23F31">
            <w:pPr>
              <w:rPr>
                <w:lang w:val="en-US"/>
              </w:rPr>
            </w:pPr>
            <w:r>
              <w:rPr>
                <w:lang w:val="en-US"/>
              </w:rPr>
              <w:t xml:space="preserve">Carter et al. 2009, </w:t>
            </w:r>
            <w:r>
              <w:rPr>
                <w:lang w:val="en-US"/>
              </w:rPr>
              <w:fldChar w:fldCharType="begin"/>
            </w:r>
            <w:r w:rsidR="00A10BC5">
              <w:rPr>
                <w:lang w:val="en-US"/>
              </w:rPr>
              <w:instrText xml:space="preserve"> ADDIN ZOTERO_ITEM CSL_CITATION {"citationID":"awnlHGrV","properties":{"formattedCitation":"(30)","plainCitation":"(30)"},"citationItems":[{"id":9234,"uris":["http://zotero.org/users/1122014/items/XD8F3ICR"],"uri":["http://zotero.org/users/1122014/items/XD8F3ICR"],"itemData":{"id":9234,"type":"article-journal","title":"Maintenance treatment for anorexia nervosa: a comparison of cognitive behavior therapy and treatment as usual","container-title":"Int J Eat Disord","page":"202-7","volume":"42","issue":"3","source":"NLM","archive_location":"18949764","abstract":"OBJECTIVE: The aim of this study was to compare two maintenance treatment conditions for weight-restored anorexia nervosa (AN): individual cognitive behavior therapy (CBT) and maintenance treatment as usual (MTAU). METHOD: This study was a nonrandomized clinical trial. The participants were 88 patients with AN who had achieved a minimum body mass index (BMI) of 19.5 and control of binge eating and purging symptoms after completing a specialized hospital-based program. Forty-six patients received 1 year of manualized individual CBT and 42 were in an assessment-only control condition (i.e., MTAU) for 1 year. This condition was intended to mirror follow-up care as usual. Participants in both the conditions were assessed at 3-month intervals during the 1-year study. The main outcome variable was time to relapse. RESULTS: When relapse was defined as a BMI &lt;or= 17.5 for 3 months or the resumption of regular binge eating and/or purging behavior for 3 months, time to relapse was significantly longer in the CBT condition when compared with MTAU. At 1 year, 65% of the CBT group and 34% of the MTAU group had not relapsed. DISCUSSION: The current findings provide preliminary evidence that CBT may be helpful in improving outcome and preventing relapse in weight-restored AN.","DOI":"10.1002/eat.20591","ISSN":"0276-3478","shortTitle":"Maintenance treatment for anorexia nervosa: a comparison of cognitive behavior therapy and treatment as usual","journalAbbreviation":"The International journal of eating disorders","language":"eng","author":[{"family":"Carter","given":"J. C."},{"family":"McFarlane","given":"T. L."},{"family":"Bewell","given":"C."},{"family":"Olmsted","given":"M. P."},{"family":"Woodside","given":"D. B."},{"family":"Kaplan","given":"A. S."},{"family":"Crosby","given":"R. D."}],"issued":{"date-parts":[["2009",4]]}}}],"schema":"https://github.com/citation-style-language/schema/raw/master/csl-citation.json"} </w:instrText>
            </w:r>
            <w:r>
              <w:rPr>
                <w:lang w:val="en-US"/>
              </w:rPr>
              <w:fldChar w:fldCharType="separate"/>
            </w:r>
            <w:r w:rsidR="00A10BC5" w:rsidRPr="00A10BC5">
              <w:rPr>
                <w:rFonts w:ascii="Calibri" w:hAnsi="Calibri"/>
                <w:lang w:val="en-US"/>
              </w:rPr>
              <w:t>(30)</w:t>
            </w:r>
            <w:r>
              <w:rPr>
                <w:lang w:val="en-US"/>
              </w:rPr>
              <w:fldChar w:fldCharType="end"/>
            </w:r>
            <w:r>
              <w:rPr>
                <w:lang w:val="en-US"/>
              </w:rPr>
              <w:t xml:space="preserve">; Marco et al. 2013, </w:t>
            </w:r>
            <w:r>
              <w:rPr>
                <w:lang w:val="en-US"/>
              </w:rPr>
              <w:fldChar w:fldCharType="begin"/>
            </w:r>
            <w:r w:rsidR="00A10BC5">
              <w:rPr>
                <w:lang w:val="en-US"/>
              </w:rPr>
              <w:instrText xml:space="preserve"> ADDIN ZOTERO_ITEM CSL_CITATION {"citationID":"tkVjvwXu","properties":{"formattedCitation":"(31)","plainCitation":"(31)"},"citationItems":[{"id":11578,"uris":["http://zotero.org/users/1122014/items/5SRFN992"],"uri":["http://zotero.org/users/1122014/items/5SRFN992"],"itemData":{"id":11578,"type":"article-journal","title":"Effectiveness of cognitive behavioral therapy supported by virtual reality in the treatment of body image in eating disorders: one year follow-up","container-title":"Psychiatry Res","page":"619-25","volume":"209","issue":"3","source":"NLM","archive_location":"23499231","abstract":"Body image disturbance is a significant maintenance and prognosis factor in eating disorders. Hence, existing eating disorder treatments can benefit from direct intervention in patients' body image. No controlled studies have yet compared eating disorder treatments with and without a treatment component centered on body image. This paper includes a controlled study comparing Cognitive Behavioral Treatment (CBT) for eating disorders with and without a component for body image treatment using Virtual Reality techniques. Thirty-four participants diagnosed with eating disorders were evaluated and treated. The clinical improvement was analyzed from statistical and clinical points of view. Results showed that the patients who received the component for body image treatment improved more than the group without this component. Furthermore, improvement was maintained in post-treatment and at one year follow-up. The results reveal the advantage of including a treatment component addressing body image disturbances in the protocol for general treatment of eating disorders. The implications and limitations of these results are discussed below.","DOI":"10.1016/j.psychres.2013.02.023","ISSN":"0165-1781","shortTitle":"Effectiveness of cognitive behavioral therapy supported by virtual reality in the treatment of body image in eating disorders: one year follow-up","journalAbbreviation":"Psychiatry research","language":"eng","author":[{"family":"Marco","given":"J. H."},{"family":"Perpina","given":"C."},{"family":"Botella","given":"C."}],"issued":{"date-parts":[["2013",10,30]]}}}],"schema":"https://github.com/citation-style-language/schema/raw/master/csl-citation.json"} </w:instrText>
            </w:r>
            <w:r>
              <w:rPr>
                <w:lang w:val="en-US"/>
              </w:rPr>
              <w:fldChar w:fldCharType="separate"/>
            </w:r>
            <w:r w:rsidR="00A10BC5" w:rsidRPr="00A10BC5">
              <w:rPr>
                <w:rFonts w:ascii="Calibri" w:hAnsi="Calibri"/>
                <w:lang w:val="en-US"/>
              </w:rPr>
              <w:t>(31)</w:t>
            </w:r>
            <w:r>
              <w:rPr>
                <w:lang w:val="en-US"/>
              </w:rPr>
              <w:fldChar w:fldCharType="end"/>
            </w:r>
            <w:r>
              <w:rPr>
                <w:lang w:val="en-US"/>
              </w:rPr>
              <w:t xml:space="preserve">; </w:t>
            </w:r>
            <w:proofErr w:type="spellStart"/>
            <w:r w:rsidRPr="001437EA">
              <w:rPr>
                <w:lang w:val="en-US"/>
              </w:rPr>
              <w:t>Juarascio</w:t>
            </w:r>
            <w:proofErr w:type="spellEnd"/>
            <w:r w:rsidRPr="001437EA">
              <w:rPr>
                <w:lang w:val="en-US"/>
              </w:rPr>
              <w:t xml:space="preserve"> et al. 2013, </w:t>
            </w:r>
            <w:r>
              <w:rPr>
                <w:lang w:val="en-US"/>
              </w:rPr>
              <w:fldChar w:fldCharType="begin"/>
            </w:r>
            <w:r w:rsidR="00A10BC5">
              <w:rPr>
                <w:lang w:val="en-US"/>
              </w:rPr>
              <w:instrText xml:space="preserve"> ADDIN ZOTERO_ITEM CSL_CITATION {"citationID":"QlyPWxsG","properties":{"formattedCitation":"(32)","plainCitation":"(32)"},"citationItems":[{"id":10795,"uris":["http://zotero.org/users/1122014/items/CTTQNPC7"],"uri":["http://zotero.org/users/1122014/items/CTTQNPC7"],"itemData":{"id":10795,"type":"article-journal","title":"Acceptance and commitment therapy as a novel treatment for eating disorders: an initial test of efficacy and mediation","container-title":"Behav Modif","page":"459-89","volume":"37","issue":"4","source":"NLM","archive_location":"23475153","abstract":"Eating disorders are among the most challenging disorders to treat, with even state-of-the-art cognitive-behavioral treatments achieving only modest success. One possible reason for the high rate of treatment failure for eating disorders is that existing treatments do not attend sufficiently to critical aspects of the disorder such as high experiential avoidance, poor experiential awareness, and lack of motivation. These variables are explicit targets of Acceptance and Commitment Therapy (ACT). The current study examined the efficacy of an ACT-based group treatment for eating disorders by examining whether the addition of ACT groups to treatment-as-usual (TAU) at a residential treatment facility for eating disorders would improve treatment outcomes. TAU patients received an intensive residential treatment, while ACT patients received these services but additionally attended, depending on diagnosis, either ACT for anorexia nervosa groups or ACT for bulimia nervosa groups. Although individuals in both treatment conditions demonstrated large decreases in eating pathology, there were trends toward larger decreases among those receiving ACT. ACT patients also showed lower rates of rehospitalization during the 6 months after discharge. Overall, results suggest that ACT is a viable treatment option for individuals with eating pathology and further outcome research is warranted.","DOI":"10.1177/0145445513478633","ISSN":"0145-4455","shortTitle":"Acceptance and commitment therapy as a novel treatment for eating disorders: an initial test of efficacy and mediation","journalAbbreviation":"Behavior modification","language":"eng","author":[{"family":"Juarascio","given":"A."},{"family":"Shaw","given":"J."},{"family":"Forman","given":"E."},{"family":"Timko","given":"C. A."},{"family":"Herbert","given":"J."},{"family":"Butryn","given":"M."},{"family":"Bunnell","given":"D."},{"family":"Matteucci","given":"A."},{"family":"Lowe","given":"M."}],"issued":{"date-parts":[["2013",7]]}}}],"schema":"https://github.com/citation-style-language/schema/raw/master/csl-citation.json"} </w:instrText>
            </w:r>
            <w:r>
              <w:rPr>
                <w:lang w:val="en-US"/>
              </w:rPr>
              <w:fldChar w:fldCharType="separate"/>
            </w:r>
            <w:r w:rsidR="00A10BC5" w:rsidRPr="00A10BC5">
              <w:rPr>
                <w:rFonts w:ascii="Calibri" w:hAnsi="Calibri"/>
                <w:lang w:val="en-US"/>
              </w:rPr>
              <w:t>(32)</w:t>
            </w:r>
            <w:r>
              <w:rPr>
                <w:lang w:val="en-US"/>
              </w:rPr>
              <w:fldChar w:fldCharType="end"/>
            </w:r>
            <w:r>
              <w:rPr>
                <w:lang w:val="en-US"/>
              </w:rPr>
              <w:t xml:space="preserve">; </w:t>
            </w:r>
            <w:proofErr w:type="spellStart"/>
            <w:r>
              <w:rPr>
                <w:lang w:val="en-US"/>
              </w:rPr>
              <w:t>Girz</w:t>
            </w:r>
            <w:proofErr w:type="spellEnd"/>
            <w:r>
              <w:rPr>
                <w:lang w:val="en-US"/>
              </w:rPr>
              <w:t xml:space="preserve"> et al. 2013, </w:t>
            </w:r>
            <w:r>
              <w:rPr>
                <w:lang w:val="en-US"/>
              </w:rPr>
              <w:fldChar w:fldCharType="begin"/>
            </w:r>
            <w:r w:rsidR="00A10BC5">
              <w:rPr>
                <w:lang w:val="en-US"/>
              </w:rPr>
              <w:instrText xml:space="preserve"> ADDIN ZOTERO_ITEM CSL_CITATION {"citationID":"IdomWKeQ","properties":{"formattedCitation":"(33)","plainCitation":"(33)"},"citationItems":[{"id":20830,"uris":["http://zotero.org/users/1122014/items/RGXRXG3M"],"uri":["http://zotero.org/users/1122014/items/RGXRXG3M"],"itemData":{"id":20830,"type":"article-journal","title":"Adapting family-based therapy to a day hospital programme for adolescents with eating disorders: preliminary outcomes and trajectories of change","collection-title":"Journal of Family Therapy","page":"102-120","volume":"35 (Suppl. 1)","author":[{"family":"Girz","given":"L"},{"family":"Robinson","given":"A"},{"family":"Foroughe","given":"M"},{"family":"Jasper","given":"K"},{"family":"Boachie","given":"A"}],"issued":{"date-parts":[["2013"]]}}}],"schema":"https://github.com/citation-style-language/schema/raw/master/csl-citation.json"} </w:instrText>
            </w:r>
            <w:r>
              <w:rPr>
                <w:lang w:val="en-US"/>
              </w:rPr>
              <w:fldChar w:fldCharType="separate"/>
            </w:r>
            <w:r w:rsidR="00A10BC5" w:rsidRPr="00A10BC5">
              <w:rPr>
                <w:rFonts w:ascii="Calibri" w:hAnsi="Calibri"/>
                <w:lang w:val="en-US"/>
              </w:rPr>
              <w:t>(33)</w:t>
            </w:r>
            <w:r>
              <w:rPr>
                <w:lang w:val="en-US"/>
              </w:rPr>
              <w:fldChar w:fldCharType="end"/>
            </w:r>
            <w:r>
              <w:rPr>
                <w:lang w:val="en-US"/>
              </w:rPr>
              <w:t xml:space="preserve">; </w:t>
            </w:r>
            <w:proofErr w:type="spellStart"/>
            <w:r>
              <w:rPr>
                <w:lang w:val="en-US"/>
              </w:rPr>
              <w:t>Crino</w:t>
            </w:r>
            <w:proofErr w:type="spellEnd"/>
            <w:r>
              <w:rPr>
                <w:lang w:val="en-US"/>
              </w:rPr>
              <w:t xml:space="preserve"> &amp; </w:t>
            </w:r>
            <w:proofErr w:type="spellStart"/>
            <w:r>
              <w:rPr>
                <w:lang w:val="en-US"/>
              </w:rPr>
              <w:t>Djokvucic</w:t>
            </w:r>
            <w:proofErr w:type="spellEnd"/>
            <w:r>
              <w:rPr>
                <w:lang w:val="en-US"/>
              </w:rPr>
              <w:t xml:space="preserve"> 2010, </w:t>
            </w:r>
            <w:r>
              <w:rPr>
                <w:lang w:val="en-US"/>
              </w:rPr>
              <w:fldChar w:fldCharType="begin"/>
            </w:r>
            <w:r w:rsidR="00A10BC5">
              <w:rPr>
                <w:lang w:val="en-US"/>
              </w:rPr>
              <w:instrText xml:space="preserve"> ADDIN ZOTERO_ITEM CSL_CITATION {"citationID":"GWbxhppV","properties":{"formattedCitation":"(34)","plainCitation":"(34)"},"citationItems":[{"id":20831,"uris":["http://zotero.org/users/1122014/items/QC92XUWX"],"uri":["http://zotero.org/users/1122014/items/QC92XUWX"],"itemData":{"id":20831,"type":"article-journal","title":"Cohesion to the group and its association with attendance and early treatment response in an adult day-hospital program for eating disorders: A preliminary clinical investigation","collection-title":"Clinical Psychologist","page":"54-61","volume":"14","issue":"2","author":[{"family":"Crino","given":"N"},{"family":"Djokvucic","given":"I"}],"issued":{"date-parts":[["2010"]]}}}],"schema":"https://github.com/citation-style-language/schema/raw/master/csl-citation.json"} </w:instrText>
            </w:r>
            <w:r>
              <w:rPr>
                <w:lang w:val="en-US"/>
              </w:rPr>
              <w:fldChar w:fldCharType="separate"/>
            </w:r>
            <w:r w:rsidR="00A10BC5" w:rsidRPr="00A10BC5">
              <w:rPr>
                <w:rFonts w:ascii="Calibri" w:hAnsi="Calibri"/>
                <w:lang w:val="en-US"/>
              </w:rPr>
              <w:t>(34)</w:t>
            </w:r>
            <w:r>
              <w:rPr>
                <w:lang w:val="en-US"/>
              </w:rPr>
              <w:fldChar w:fldCharType="end"/>
            </w:r>
            <w:r w:rsidRPr="00107190">
              <w:rPr>
                <w:lang w:val="en-US"/>
              </w:rPr>
              <w:t xml:space="preserve">; </w:t>
            </w:r>
            <w:proofErr w:type="spellStart"/>
            <w:r w:rsidRPr="00107190">
              <w:rPr>
                <w:lang w:val="en-US"/>
              </w:rPr>
              <w:t>Hoste</w:t>
            </w:r>
            <w:proofErr w:type="spellEnd"/>
            <w:r w:rsidRPr="00107190">
              <w:rPr>
                <w:lang w:val="en-US"/>
              </w:rPr>
              <w:t xml:space="preserve"> et al. 2015, </w:t>
            </w:r>
            <w:r>
              <w:rPr>
                <w:lang w:val="en-US"/>
              </w:rPr>
              <w:fldChar w:fldCharType="begin"/>
            </w:r>
            <w:r w:rsidR="00A10BC5">
              <w:rPr>
                <w:lang w:val="en-US"/>
              </w:rPr>
              <w:instrText xml:space="preserve"> ADDIN ZOTERO_ITEM CSL_CITATION {"citationID":"t14VY36z","properties":{"formattedCitation":"(35)","plainCitation":"(35)"},"citationItems":[{"id":20832,"uris":["http://zotero.org/users/1122014/items/P4ZW56PV"],"uri":["http://zotero.org/users/1122014/items/P4ZW56PV"],"itemData":{"id":20832,"type":"article-journal","title":"Incorporating family-based therapy principles into a partial hospitalization programme for adolescents with anorexia nervosa: Challenges and consideratio</w:instrText>
            </w:r>
            <w:r w:rsidR="00A10BC5" w:rsidRPr="003832FC">
              <w:rPr>
                <w:lang w:val="en-US"/>
              </w:rPr>
              <w:instrText xml:space="preserve">ns","collection-title":"Journal of Family Therapy","page":"41-60","volume":"37","author":[{"family":"Hoste","given":"R"}],"issued":{"date-parts":[["2015"]]}}}],"schema":"https://github.com/citation-style-language/schema/raw/master/csl-citation.json"} </w:instrText>
            </w:r>
            <w:r>
              <w:rPr>
                <w:lang w:val="en-US"/>
              </w:rPr>
              <w:fldChar w:fldCharType="separate"/>
            </w:r>
            <w:r w:rsidR="00A10BC5" w:rsidRPr="003832FC">
              <w:rPr>
                <w:rFonts w:ascii="Calibri" w:hAnsi="Calibri"/>
                <w:lang w:val="en-US"/>
              </w:rPr>
              <w:t>(35)</w:t>
            </w:r>
            <w:r>
              <w:rPr>
                <w:lang w:val="en-US"/>
              </w:rPr>
              <w:fldChar w:fldCharType="end"/>
            </w:r>
            <w:r w:rsidRPr="003832FC">
              <w:rPr>
                <w:lang w:val="en-US"/>
              </w:rPr>
              <w:t xml:space="preserve">; Henderson et al. 2014, </w:t>
            </w:r>
            <w:r>
              <w:rPr>
                <w:lang w:val="en-US"/>
              </w:rPr>
              <w:fldChar w:fldCharType="begin"/>
            </w:r>
            <w:r w:rsidR="00A10BC5" w:rsidRPr="003832FC">
              <w:rPr>
                <w:lang w:val="en-US"/>
              </w:rPr>
              <w:instrText xml:space="preserve"> ADDIN ZOTERO_ITEM CSL_CITATION {"citationID":"PdBI6tNU","properties":{"formattedCitation":"(36)","plainCitation":"(36)"},"citationItems":[{"id":20822,"uris":["http://zotero.org/users/1122014/items/HCEQG5IR"],"uri":["http://zotero.org/users/1122014/items/HCEQG5IR"],"itemData":{"id":20822,"type":"article-journal","title":"A Family-Based Eating Disorder Day Treatment Program for Youth: Examining the Clinical and Statistical Significance of Short-Term Treatment Outcomes","container-title":"Eating Disorders","page":"1-18","volume":"22","issue":"1","source":"CrossRef","DOI":"10.1080/10640266.2014.857512","ISSN":"1064-0266, 1532-530X","shortTitle":"A Family-Based Eating Disorder Day Treatment Program for Youth","language":"en","author":[{"family":"Henderson","given":"Katherine"},{"family":"Buchholz","given":"Annick"},{"family":"Obeid","given":"Nicole"},{"family":"Mossiere","given":"Annik"},{"family":"Maras","given":"Danijela"},{"family":"Norris","given":"Mark"},{"family":"Harrison","given":"Megan"},{"family":"Feder","given":"Stephen"},{"family":"Spettigue","given":"Wendy"}],"issued":{"date-parts":[["2014",1]]}}}],"schema":"https://github.com/citation-style-language/schema/raw/master/csl-citation.json"} </w:instrText>
            </w:r>
            <w:r>
              <w:rPr>
                <w:lang w:val="en-US"/>
              </w:rPr>
              <w:fldChar w:fldCharType="separate"/>
            </w:r>
            <w:r w:rsidR="00A10BC5" w:rsidRPr="003832FC">
              <w:rPr>
                <w:rFonts w:ascii="Calibri" w:hAnsi="Calibri"/>
                <w:lang w:val="en-US"/>
              </w:rPr>
              <w:t>(36)</w:t>
            </w:r>
            <w:r>
              <w:rPr>
                <w:lang w:val="en-US"/>
              </w:rPr>
              <w:fldChar w:fldCharType="end"/>
            </w:r>
            <w:r w:rsidRPr="003832FC">
              <w:rPr>
                <w:lang w:val="en-US"/>
              </w:rPr>
              <w:t xml:space="preserve">; </w:t>
            </w:r>
            <w:proofErr w:type="spellStart"/>
            <w:r w:rsidRPr="003832FC">
              <w:rPr>
                <w:lang w:val="en-US"/>
              </w:rPr>
              <w:t>Schaffner</w:t>
            </w:r>
            <w:proofErr w:type="spellEnd"/>
            <w:r w:rsidRPr="003832FC">
              <w:rPr>
                <w:lang w:val="en-US"/>
              </w:rPr>
              <w:t xml:space="preserve"> &amp; Buchanan 2008, </w:t>
            </w:r>
            <w:r>
              <w:rPr>
                <w:lang w:val="en-US"/>
              </w:rPr>
              <w:fldChar w:fldCharType="begin"/>
            </w:r>
            <w:r w:rsidR="00A10BC5" w:rsidRPr="003832FC">
              <w:rPr>
                <w:lang w:val="en-US"/>
              </w:rPr>
              <w:instrText xml:space="preserve"> ADDIN ZOTERO_ITEM CSL_CITATION {"citationID":"omsWUYtK","properties":{"formattedCitation":"(37)","plainCitation":"(37)"},"citationItems":[{"id":20821,"uris":["http://zotero.org/users/1122014/items/C8HBNSRA"],"uri":["http://zotero.org/users/1122014/items/C8HBNSRA"],"itemData":{"id":20821,"type":"article-journal","title":"Integrating Evidence-Based Treatments with Individual Needs in an Outpatient Facility for Eating Disorders","container-title":"Eating Disorders","page":"378-392","volume":"16","issue":"5","source":"CrossRef","DOI":"10.1080/10640260802370549","ISSN":"1064-0266, 1532-530X","language":"en","author":[{"family":"Schaffner","given":"Angela D."},{"family":"Buchanan","given":"Linda P."}],"issued":{"date-parts":[["2008",10,7]]}}}],"schema":"https://github.com/citation-style-language/schema/raw/master/csl-citation.json"} </w:instrText>
            </w:r>
            <w:r>
              <w:rPr>
                <w:lang w:val="en-US"/>
              </w:rPr>
              <w:fldChar w:fldCharType="separate"/>
            </w:r>
            <w:r w:rsidR="00A10BC5" w:rsidRPr="003832FC">
              <w:rPr>
                <w:rFonts w:ascii="Calibri" w:hAnsi="Calibri"/>
                <w:lang w:val="en-US"/>
              </w:rPr>
              <w:t>(37)</w:t>
            </w:r>
            <w:r>
              <w:rPr>
                <w:lang w:val="en-US"/>
              </w:rPr>
              <w:fldChar w:fldCharType="end"/>
            </w:r>
            <w:r w:rsidRPr="003832FC">
              <w:rPr>
                <w:lang w:val="en-US"/>
              </w:rPr>
              <w:t xml:space="preserve">; Begin et al. 2013, </w:t>
            </w:r>
            <w:r>
              <w:rPr>
                <w:lang w:val="en-US"/>
              </w:rPr>
              <w:fldChar w:fldCharType="begin"/>
            </w:r>
            <w:r w:rsidR="00A10BC5" w:rsidRPr="003832FC">
              <w:rPr>
                <w:lang w:val="en-US"/>
              </w:rPr>
              <w:instrText xml:space="preserve"> ADDIN ZOTERO_ITEM CSL_CITATION {"citationID":"wbIENzdv","properties":{"formattedCitation":"(38)","plainCitation":"(38)"},"citationItems":[{"id":20816,"uris":["http://zotero.org/users/1122014/items/ZANXD2HD"],"uri":["http://zotero.org/users/1122014/items/ZANXD2HD"],"itemData":{"id":20816,"type":"article-journal","title":"Trajectories of Eating and Clinical Symptoms Over the Course of a Day Hospital Program for Eating Disorders","container-title":"Eating Disorders","page":"249-264","volume":"21","issue":"3","source":"CrossRef","DOI":"10.1080/10640266.2013.779188","ISSN":"1064-0266, 1532-530X","language":"en","author":[{"family":"Bégin","given":"Catherine"},{"family":"Gagnon-Girouard","given":"Marie-Pierre"},{"family":"Aimé","given":"Annie"},{"family":"Ratté","given":"Carole"}],"issued":{"date-parts":[["2013",5]]}}}],"schema":"https://github.com/citation-style-language/schema/raw/master/csl-citation.json"} </w:instrText>
            </w:r>
            <w:r>
              <w:rPr>
                <w:lang w:val="en-US"/>
              </w:rPr>
              <w:fldChar w:fldCharType="separate"/>
            </w:r>
            <w:r w:rsidR="00A10BC5" w:rsidRPr="003832FC">
              <w:rPr>
                <w:rFonts w:ascii="Calibri" w:hAnsi="Calibri"/>
                <w:lang w:val="en-US"/>
              </w:rPr>
              <w:t>(38)</w:t>
            </w:r>
            <w:r>
              <w:rPr>
                <w:lang w:val="en-US"/>
              </w:rPr>
              <w:fldChar w:fldCharType="end"/>
            </w:r>
            <w:r w:rsidRPr="003832FC">
              <w:rPr>
                <w:lang w:val="en-US"/>
              </w:rPr>
              <w:t xml:space="preserve">; </w:t>
            </w:r>
            <w:proofErr w:type="spellStart"/>
            <w:r w:rsidRPr="003832FC">
              <w:rPr>
                <w:lang w:val="en-US"/>
              </w:rPr>
              <w:t>Exerkate</w:t>
            </w:r>
            <w:proofErr w:type="spellEnd"/>
            <w:r w:rsidRPr="003832FC">
              <w:rPr>
                <w:lang w:val="en-US"/>
              </w:rPr>
              <w:t xml:space="preserve"> et al. 2009, </w:t>
            </w:r>
            <w:r>
              <w:rPr>
                <w:lang w:val="en-US"/>
              </w:rPr>
              <w:fldChar w:fldCharType="begin"/>
            </w:r>
            <w:r w:rsidR="00A10BC5" w:rsidRPr="003832FC">
              <w:rPr>
                <w:lang w:val="en-US"/>
              </w:rPr>
              <w:instrText xml:space="preserve"> ADDIN ZOTERO_ITEM CSL_CITATION {"citationID":"eNjrxMvI","properties":{"formattedCitation":"(39)","plainCitation":"(39)"},"citationItems":[{"id":20815,"uris":["http://zotero.org/users/1122014/items/KN95SXEC"],"uri":["http://zotero.org/users/1122014/items/KN95SXEC"],"itemData":{"id":20815,"type":"article-journal","title":"Body attitudes in patients with eating disorders at presentation and completion of intensive outpatient day treatment","container-title":"Eating Behaviors","page":"16-21","volume":"10","issue":"1","source":"CrossRef","DOI":"10.1016/j.eatbeh.2008.10.002","ISSN":"14710153","language":"en","author":[{"family":"Exterkate","given":"Cecile C."},{"family":"Vriesendorp","given":"Patricia F."},{"family":"Jong","given":"Cor A.J.","non-dropping-particle":"de"}],"issued":{"date-parts":[["2009",1]]}}}],"schema":"https://github.com/citation-style-language/schema/raw/master/csl-citation.json"} </w:instrText>
            </w:r>
            <w:r>
              <w:rPr>
                <w:lang w:val="en-US"/>
              </w:rPr>
              <w:fldChar w:fldCharType="separate"/>
            </w:r>
            <w:r w:rsidR="00A10BC5" w:rsidRPr="003832FC">
              <w:rPr>
                <w:rFonts w:ascii="Calibri" w:hAnsi="Calibri"/>
                <w:lang w:val="en-US"/>
              </w:rPr>
              <w:t>(39)</w:t>
            </w:r>
            <w:r>
              <w:rPr>
                <w:lang w:val="en-US"/>
              </w:rPr>
              <w:fldChar w:fldCharType="end"/>
            </w:r>
            <w:r w:rsidRPr="003832FC">
              <w:rPr>
                <w:lang w:val="en-US"/>
              </w:rPr>
              <w:t xml:space="preserve">; Johnston et al. 2015, </w:t>
            </w:r>
            <w:r>
              <w:rPr>
                <w:lang w:val="en-US"/>
              </w:rPr>
              <w:fldChar w:fldCharType="begin"/>
            </w:r>
            <w:r w:rsidR="00A10BC5" w:rsidRPr="003832FC">
              <w:rPr>
                <w:lang w:val="en-US"/>
              </w:rPr>
              <w:instrText xml:space="preserve"> ADDIN ZOTERO_ITEM CSL_CITATION {"citationID":"5zRowpfm","properties":{"formattedCitation":"(40)","plainCitation":"(40)"},"citationItems":[{"id":20814,"uris":["http://zotero.org/users/1122014/items/5TJ38RQZ"],"uri":["http://zotero.org/users/1122014/items/5TJ38RQZ"],"itemData":{"id":20814,"type":"article-journal","title":"A Pilot Study of Maudsley Family Therapy With Group Dialectical Behavior Therapy Skills Training in an Intensive Outpatient Program for Adolescent Eating Disorders: Family Therapy and Dialectical Behavior Therapy","container-title":"Journal of Clinical Psychology","page":"527-543","volume":"71","issue":"6","source":"CrossRef","DOI":"10.1002/jclp.22176","ISSN":"00219762","shortTitle":"A Pilot Study of Maudsley Family Therapy With Group Dialectical Behavior Therapy Skills Training in an Intensive Outpatient Program for Adolescent Eating Disorders","language":"en","author":[{"family":"Johnston","given":"Jennifer A. Y."},{"family":"O'Gara","given":"Jesine S. X."},{"family":"Koman","given":"Stuart L."},{"family":"Baker","given":"Christina Wood"},{"family":"Anderson","given":"Drew A."}],"issued":{"date-parts":[["2015",6]]}}}],"schema":"https://github.com/citation-style-language/schema/raw/master/csl-citation.json"} </w:instrText>
            </w:r>
            <w:r>
              <w:rPr>
                <w:lang w:val="en-US"/>
              </w:rPr>
              <w:fldChar w:fldCharType="separate"/>
            </w:r>
            <w:r w:rsidR="00A10BC5" w:rsidRPr="003832FC">
              <w:rPr>
                <w:rFonts w:ascii="Calibri" w:hAnsi="Calibri"/>
                <w:lang w:val="en-US"/>
              </w:rPr>
              <w:t>(40)</w:t>
            </w:r>
            <w:r>
              <w:rPr>
                <w:lang w:val="en-US"/>
              </w:rPr>
              <w:fldChar w:fldCharType="end"/>
            </w:r>
            <w:r w:rsidRPr="003832FC">
              <w:rPr>
                <w:lang w:val="en-US"/>
              </w:rPr>
              <w:t xml:space="preserve">; </w:t>
            </w:r>
            <w:proofErr w:type="spellStart"/>
            <w:r w:rsidRPr="003832FC">
              <w:rPr>
                <w:lang w:val="en-US"/>
              </w:rPr>
              <w:t>Schnicker</w:t>
            </w:r>
            <w:proofErr w:type="spellEnd"/>
            <w:r w:rsidRPr="003832FC">
              <w:rPr>
                <w:lang w:val="en-US"/>
              </w:rPr>
              <w:t xml:space="preserve"> et al. 2013, </w:t>
            </w:r>
            <w:r>
              <w:rPr>
                <w:lang w:val="en-US"/>
              </w:rPr>
              <w:fldChar w:fldCharType="begin"/>
            </w:r>
            <w:r w:rsidR="00A10BC5" w:rsidRPr="003832FC">
              <w:rPr>
                <w:lang w:val="en-US"/>
              </w:rPr>
              <w:instrText xml:space="preserve"> ADDIN ZOTERO_ITEM CSL_CITATION {"citationID":"NzQCGUqA","properties":{"formattedCitation":"(41)","plainCitation":"(41)"},"citationItems":[{"id":12741,"uris":["http://zotero.org/users/1122014/items/IUK3322X"],"uri":["http://zotero.org/users/1122014/items/IUK3322X"],"itemData":{"id":12741,"type":"article-journal","title":"Therapy Effects and Response Rates of Patients with Eating Disorders: A Naturalistic Study","container-title":"Verhaltenstherapie","page":"31-38","volume":"21","issue":"1","archive_location":"WOS:000291163300005","abstract":"Therapy Effects and Response Rates of Patients with Eating Disorders: A Naturalistic Study Background: Until now many randomized controlled studies (RCTs) exist that have demonstrated the efficacy of manual-based cognitive-behavioral therapy (CBT) of eating disorders, but only few results exist concerning effects in naturalistic therapy settings. Because most therapies of eating disorders are carried out in outpatient settings, studies about their effectiveness might be necessary. Patients and Method: A sample of 123 female patients with the primary Diagnostic and Statistical Manual of Mental Disorders IV (DSM-IV) diagnosis of an eating disorder was considered in the analyses. All of them received a specified manual-based CBT. Outcome variables were scales of the Eating Disorder Inventory-2 (EDI-2), the Brief Symptom Inventory (BSI) and Beck's Depression Inventory (BDI). We computed effect sizes, response ra</w:instrText>
            </w:r>
            <w:r w:rsidR="00A10BC5">
              <w:instrText xml:space="preserve">tes, and remission rates. All results were shown by the intention-to-treat (ITT) and the completer sample (Completer). Results: EDI-2 showed effect sizes on the basis of Cohen's d ranging from d = 0.50 to d = 1.59 (ITT) and d = 0.34 to d = 2.53 (Completer). The outcome variables of the comorbid symptoms showed effect sizes from d = 0.89 to d = 1.08 (ITT) on BDI and d = 0.65 to d = 0.82 (Global Severity Index (GSI)-ITT) on BSI. The response rates were 48.1% for anorexia nervosa, 50.8% for bulimia nervosa and 47.1% for eating disorders not otherwise specified. Conclusions: The naturalistic study showed nearly the same, and in some comparisons higher, effect sizes than efficacy studies about the effectiveness of CBT used to treat eating disorders. We discuss our results compared to those of RCTs as well as therapeutic implications for the different eating disorders.","DOI":"10.1159/000324220","ISSN":"1016-6262","shortTitle":"Therapy Effects and Response Rates of Patients with Eating Disorders: A Naturalistic Study","author":[{"family":"Schnicker","given":"K."},{"family":"Legenbauer","given":"T."},{"family":"Hiller","given":"W."}],"issued":{"date-parts":[["2011"]]}}}],"schema":"https://github.com/citation-style-language/schema/raw/master/csl-citation.json"} </w:instrText>
            </w:r>
            <w:r>
              <w:rPr>
                <w:lang w:val="en-US"/>
              </w:rPr>
              <w:fldChar w:fldCharType="separate"/>
            </w:r>
            <w:r w:rsidR="00A10BC5" w:rsidRPr="00A10BC5">
              <w:rPr>
                <w:rFonts w:ascii="Calibri" w:hAnsi="Calibri"/>
              </w:rPr>
              <w:t>(41)</w:t>
            </w:r>
            <w:r>
              <w:rPr>
                <w:lang w:val="en-US"/>
              </w:rPr>
              <w:fldChar w:fldCharType="end"/>
            </w:r>
            <w:r w:rsidRPr="00372D0C">
              <w:t xml:space="preserve">; </w:t>
            </w:r>
            <w:r>
              <w:t xml:space="preserve">Turner et al. 2015, </w:t>
            </w:r>
            <w:r>
              <w:rPr>
                <w:lang w:val="en-US"/>
              </w:rPr>
              <w:fldChar w:fldCharType="begin"/>
            </w:r>
            <w:r w:rsidR="00A10BC5">
              <w:instrText xml:space="preserve"> ADDIN ZOTERO_ITEM CSL_CITATION {"citationID":"O0LbumNJ","properties":{"formattedCitation":"(42)","plainCitation":"(42)"},"citationItems":[{"id":20813,"uris":["http://zotero.org/users/1122014/items/3QSJ4NUN"],"uri":["http://zotero.org/users/1122014/items/3QSJ4NUN"],"itemData":{"id":20813,"type":"article-journal","title":"Cognitive-behavioural therapy for outpatients with eating disorders: Effectiveness for a transdiagnostic group in a routine clinical setting","container-title":"Behaviour Research and Therapy","page":"70-75","volume":"68","source":"CrossRef","DOI":"10.1016/j.brat.2015.03.001","ISSN":"00057967","shortTitle":"Cognitive-behavioural therapy for outpatients with eating disorders","language":"en","author":[{"family":"Turner","given":"Hannah"},{"family":"Marshall","given":"Emily"},{"family":"Stopa","given":"Lusia"},{"family":"Waller","given":"Glenn"}],"issued":{"date-parts":[["2015",5]]}}}],"schema":"https://github.com/citation-style-language/schema/raw/master/csl-citation.json"} </w:instrText>
            </w:r>
            <w:r>
              <w:rPr>
                <w:lang w:val="en-US"/>
              </w:rPr>
              <w:fldChar w:fldCharType="separate"/>
            </w:r>
            <w:r w:rsidR="00A10BC5" w:rsidRPr="00A10BC5">
              <w:rPr>
                <w:rFonts w:ascii="Calibri" w:hAnsi="Calibri"/>
              </w:rPr>
              <w:t>(42)</w:t>
            </w:r>
            <w:r>
              <w:rPr>
                <w:lang w:val="en-US"/>
              </w:rPr>
              <w:fldChar w:fldCharType="end"/>
            </w:r>
            <w:r w:rsidRPr="00B23F31">
              <w:t xml:space="preserve">; </w:t>
            </w:r>
            <w:proofErr w:type="spellStart"/>
            <w:r w:rsidRPr="00C0040A">
              <w:t>Dancyger</w:t>
            </w:r>
            <w:proofErr w:type="spellEnd"/>
            <w:r w:rsidRPr="00C0040A">
              <w:t xml:space="preserve"> et al. 2003</w:t>
            </w:r>
            <w:r>
              <w:t xml:space="preserve">, </w:t>
            </w:r>
            <w:r>
              <w:rPr>
                <w:lang w:val="en-US"/>
              </w:rPr>
              <w:fldChar w:fldCharType="begin"/>
            </w:r>
            <w:r w:rsidR="00A10BC5">
              <w:instrText xml:space="preserve"> ADDIN ZOTERO_ITEM CSL_CITATION {"citationID":"wnLUOKlZ","properties":{"formattedCitation":"(43)","plainCitation":"(43)"},"citationItems":[{"id":20811,"uris":["http://zotero.org/users/1122014/items/AUKBT8BS"],"uri":["http://zotero.org/users/1122014/items/AUKBT8BS"],"itemData":{"id":20811,"type":"article-journal","title":"Adolescents and eating disorders: an examination of a day treatment program","container-title":"Eating and weight disorders: EWD","page":"242-248","volume":"8","issue":"3","source":"PubMed","abstract":"OBJECTIVE: In this study, we rep</w:instrText>
            </w:r>
            <w:r w:rsidR="00A10BC5" w:rsidRPr="00A10BC5">
              <w:rPr>
                <w:lang w:val="en-US"/>
              </w:rPr>
              <w:instrText xml:space="preserve">ort on our day treatment program (DTP) for adolescents and young adults with eating disorders (EDs).\nMETHOD: Data for the 82 female patients in DTP were examined, compared across ED diagnosis and by age (adolescents vs. young adults). At admission, patients completed the Eating Disorder Inventory-2 (EDI-2) and the Beck Depression Inventory (BDI) and the Family Adaptability and Cohesion Evaluation Scale- II (FACES-II).\nRESULTS: Forty-nine percent of patients successfully completed the day program and 13% required hospitalization following day treatment. Overall, there were no significant differences between the adolescents and adults at discharge of the day program.\nDISCUSSION: With shortened inpatient (IP) hospitalizations, DTPs can provide the long-term care required by many adolescent patients for psychological and physical recovery. This may be particularly important for the development of children and adolescents.","ISSN":"1124-4909","note":"PMID: 14649790","shortTitle":"Adolescents and eating disorders","journalAbbreviation":"Eat Weight Disord","language":"eng","author":[{"family":"Dancyger","given":"I."},{"family":"Fornari","given":"V."},{"family":"Schneider","given":"M."},{"family":"Fisher","given":"M."},{"family":"Frank","given":"S."},{"family":"Goodman","given":"B."},{"family":"Sison","given":"C."},{"family":"Wisotsky","given":"W."}],"issued":{"date-parts":[["2003",9]]}}}],"schema":"https://github.com/citation-style-language/schema/raw/master/csl-citation.json"} </w:instrText>
            </w:r>
            <w:r>
              <w:rPr>
                <w:lang w:val="en-US"/>
              </w:rPr>
              <w:fldChar w:fldCharType="separate"/>
            </w:r>
            <w:r w:rsidR="00A10BC5" w:rsidRPr="00A10BC5">
              <w:rPr>
                <w:rFonts w:ascii="Calibri" w:hAnsi="Calibri"/>
                <w:lang w:val="en-US"/>
              </w:rPr>
              <w:t>(43)</w:t>
            </w:r>
            <w:r>
              <w:rPr>
                <w:lang w:val="en-US"/>
              </w:rPr>
              <w:fldChar w:fldCharType="end"/>
            </w:r>
          </w:p>
        </w:tc>
      </w:tr>
      <w:tr w:rsidR="005E0FAA" w:rsidRPr="00502C6B" w:rsidTr="00A10BC5">
        <w:tc>
          <w:tcPr>
            <w:tcW w:w="4786" w:type="dxa"/>
            <w:tcBorders>
              <w:left w:val="nil"/>
            </w:tcBorders>
          </w:tcPr>
          <w:p w:rsidR="005E0FAA" w:rsidRPr="00851D64" w:rsidRDefault="005E0FAA">
            <w:pPr>
              <w:rPr>
                <w:b/>
                <w:lang w:val="en-US"/>
              </w:rPr>
            </w:pPr>
            <w:r w:rsidRPr="00851D64">
              <w:rPr>
                <w:b/>
                <w:lang w:val="en-US"/>
              </w:rPr>
              <w:t>No data on weight change; mixed sample</w:t>
            </w:r>
          </w:p>
          <w:p w:rsidR="009B0127" w:rsidRPr="00816B2B" w:rsidRDefault="009B0127">
            <w:pPr>
              <w:rPr>
                <w:lang w:val="en-US"/>
              </w:rPr>
            </w:pPr>
            <w:r>
              <w:rPr>
                <w:lang w:val="en-US"/>
              </w:rPr>
              <w:t xml:space="preserve">(N = 6) </w:t>
            </w:r>
          </w:p>
        </w:tc>
        <w:tc>
          <w:tcPr>
            <w:tcW w:w="4820" w:type="dxa"/>
            <w:tcBorders>
              <w:right w:val="nil"/>
            </w:tcBorders>
          </w:tcPr>
          <w:p w:rsidR="005E0FAA" w:rsidRPr="00A10BC5" w:rsidRDefault="005E0FAA" w:rsidP="005C5CBF">
            <w:pPr>
              <w:rPr>
                <w:lang w:val="en-US"/>
              </w:rPr>
            </w:pPr>
            <w:r>
              <w:rPr>
                <w:lang w:val="en-US"/>
              </w:rPr>
              <w:t>Ben-</w:t>
            </w:r>
            <w:proofErr w:type="spellStart"/>
            <w:r>
              <w:rPr>
                <w:lang w:val="en-US"/>
              </w:rPr>
              <w:t>Porath</w:t>
            </w:r>
            <w:proofErr w:type="spellEnd"/>
            <w:r>
              <w:rPr>
                <w:lang w:val="en-US"/>
              </w:rPr>
              <w:t xml:space="preserve"> et al. 2010, </w:t>
            </w:r>
            <w:r>
              <w:rPr>
                <w:lang w:val="en-US"/>
              </w:rPr>
              <w:fldChar w:fldCharType="begin"/>
            </w:r>
            <w:r w:rsidR="00A10BC5">
              <w:rPr>
                <w:lang w:val="en-US"/>
              </w:rPr>
              <w:instrText xml:space="preserve"> ADDIN ZOTERO_ITEM CSL_CITATION {"citationID":"LA2CgZ7u","properties":{"formattedCitation":"(44)","plainCitation":"(44)"},"citationItems":[{"id":20829,"uris":["http://zotero.org/users/1122014/items/TAGQN2BE"],"uri":["http://zotero.org/users/1122014/items/TAGQN2BE"],"itemData":{"id":20829,"type":"article-journal","title":"Outcomes of a day treatment program for eating disorders using clinical and statistical significance","collection-title":"Journal of Contemporary Psychotherapy","page":"115-123","volume":"40","journalAbbreviation":"J Contemp Psychother","author":[{"family":"Ben-Porath","given":"D"},{"family":"Wisniewski","given":"L"},{"family":"Warren","given":"M"}],"issued":{"date-parts":[["2010"]]}}}],"schema":"https://github.com/citation-style-language/schema/raw/master/csl-citation.json"} </w:instrText>
            </w:r>
            <w:r>
              <w:rPr>
                <w:lang w:val="en-US"/>
              </w:rPr>
              <w:fldChar w:fldCharType="separate"/>
            </w:r>
            <w:r w:rsidR="00A10BC5" w:rsidRPr="00A10BC5">
              <w:rPr>
                <w:rFonts w:ascii="Calibri" w:hAnsi="Calibri"/>
                <w:lang w:val="en-US"/>
              </w:rPr>
              <w:t>(44)</w:t>
            </w:r>
            <w:r>
              <w:rPr>
                <w:lang w:val="en-US"/>
              </w:rPr>
              <w:fldChar w:fldCharType="end"/>
            </w:r>
            <w:r>
              <w:rPr>
                <w:lang w:val="en-US"/>
              </w:rPr>
              <w:t xml:space="preserve">; Ornstein et al. 2012, </w:t>
            </w:r>
            <w:r>
              <w:rPr>
                <w:lang w:val="en-US"/>
              </w:rPr>
              <w:fldChar w:fldCharType="begin"/>
            </w:r>
            <w:r w:rsidR="00A10BC5">
              <w:rPr>
                <w:lang w:val="en-US"/>
              </w:rPr>
              <w:instrText xml:space="preserve"> ADDIN ZOTERO_ITEM CSL_CITATION {"citationID":"riBsgaSc","properties":{"formattedCitation":"(45)","plainCitation":"(45)"},"citationItems":[{"id":20819,"uris":["http://zotero.org/users/1122014/items/CJJSWHI9"],"uri":["http://zotero.org/users/1122014/items/CJJSWHI9"],"itemData":{"id":20819,"type":"article-journal","title":"Clinical outcomes of a novel, family-centered partial hospitalization program for young patients with eating disorders","container-title":"Eating and weight disorders: EWD","page":"e170-177","volume":"17","issue":"3","source":"PubMed","abstract":"AIM: Eating disorders (ED) in children and younger adolescents are becoming more evident, but there is a small evidence base for their management in this population. We hypothesized that a new family-centered partial hospital program for young patients would be effective in promoting weight gain, as well as improvement in psychiatric symptoms.\nMETHODS: A retrospective chart review of 56 patients treated in the program between August 2008 and November 2009 was performed. Historical data, anthropometric variables and scores from psychological instruments [Children's Eating Attitudes Test (ChEAT), Children's Depression Inventory (CDI), and Revised Children's Manifest Anxiety Scale (RCMAS)] were collected on admission and at discharge. After exclusion, 30 patients were available for statistical analysis, using paired t-tests. The primary outcome variables were improvement in weight and change in total ChEAT score. Secondary outcomes included improvements in the CDI and RCMAS scores. Multivariate analysis included linear regression models that controlled for patient-specific fixed effects.\nRESULTS: The cohort was 87% female with a mean age of 12.8±2 years; 60% were diagnosed with ED not otherwise specified. Two-thirds had a co-morbid depressive and/or anxiety disorder. Change in weight was significant (p&lt;0.0001), as were improvements on total ChEAT (p&lt;0.0001), CDI (p=0.0002), and RCMAS (p&lt;0.0001) scores. No historical factors were correlated with improvement, nor was use of psychotropic medications. Length of stay in weeks significantly predicted greater weight gain (p=0.004, R2=0.26).\nCONCLUSIONS: Patients treated in a family-centered partial hospital program had significant improvements in weight and psychological parameters. This approach holds significant promise for the management of young ED patients.","ISSN":"1590-1262","note":"PMID: 23086252","journalAbbreviation":"Eat Weight Disord","language":"eng","author":[{"family":"Ornstein","given":"R. M."},{"family":"Lane-Loney","given":"S. E."},{"family":"Hollenbeak","given":"C. S."}],"issued":{"date-parts":[["2012",9]]}}}],"schema":"https://github.com/citation-style-language/schema/raw/master/csl-citation.json"} </w:instrText>
            </w:r>
            <w:r>
              <w:rPr>
                <w:lang w:val="en-US"/>
              </w:rPr>
              <w:fldChar w:fldCharType="separate"/>
            </w:r>
            <w:r w:rsidR="00A10BC5" w:rsidRPr="00A10BC5">
              <w:rPr>
                <w:rFonts w:ascii="Calibri" w:hAnsi="Calibri"/>
                <w:lang w:val="en-US"/>
              </w:rPr>
              <w:t>(45)</w:t>
            </w:r>
            <w:r>
              <w:rPr>
                <w:lang w:val="en-US"/>
              </w:rPr>
              <w:fldChar w:fldCharType="end"/>
            </w:r>
            <w:r w:rsidRPr="005C5CBF">
              <w:rPr>
                <w:lang w:val="en-US"/>
              </w:rPr>
              <w:t xml:space="preserve">; Jones et al. 2007, </w:t>
            </w:r>
            <w:r>
              <w:rPr>
                <w:lang w:val="en-US"/>
              </w:rPr>
              <w:fldChar w:fldCharType="begin"/>
            </w:r>
            <w:r w:rsidR="00A10BC5">
              <w:rPr>
                <w:lang w:val="en-US"/>
              </w:rPr>
              <w:instrText xml:space="preserve"> ADDIN ZOTERO_ITEM CSL_CITATION {"citationID":"Bq5m8Kp3","properties":{"formattedCitation":"(46)","plainCitation":"(46)"},"citationItems":[{"id":20818,"uris":["http://zotero.org/users/1122014/items/I89XN2MJ"],"uri":["http://zotero.org/users/1122014/items/I89XN2MJ"],"itemData":{"id":20818,"type":"article-journal","title":"How important are motivation and initial Body Mass Index for outcome in day therapy services for eating disorders?","container-title":"European Eating Disorders Review","page":"283-289","volume":"15","issue":"4","source":"CrossRef","DOI":"10.1002/erv.736","ISSN":"10724133, 10990968","language":"en","author":[{"family":"Jones","given":"Alysun"},{"family":"Bamford","given":"Bryony"},{"family":"Ford","given":"Haelli"},{"family":"Schreiber-Kounine","given":"Christa"}],"issued":{"date-parts":[["2007",7]]}}}],"schema":"https://github.com/citation-style-language/schema/raw/master/csl-citation.json"} </w:instrText>
            </w:r>
            <w:r>
              <w:rPr>
                <w:lang w:val="en-US"/>
              </w:rPr>
              <w:fldChar w:fldCharType="separate"/>
            </w:r>
            <w:r w:rsidR="00A10BC5" w:rsidRPr="00A10BC5">
              <w:rPr>
                <w:rFonts w:ascii="Calibri" w:hAnsi="Calibri"/>
                <w:lang w:val="en-US"/>
              </w:rPr>
              <w:t>(46)</w:t>
            </w:r>
            <w:r>
              <w:rPr>
                <w:lang w:val="en-US"/>
              </w:rPr>
              <w:fldChar w:fldCharType="end"/>
            </w:r>
            <w:r w:rsidRPr="00A10BC5">
              <w:rPr>
                <w:lang w:val="en-US"/>
              </w:rPr>
              <w:t xml:space="preserve">; Olmsted et al. 2013, </w:t>
            </w:r>
            <w:r>
              <w:rPr>
                <w:lang w:val="en-US"/>
              </w:rPr>
              <w:fldChar w:fldCharType="begin"/>
            </w:r>
            <w:r w:rsidR="00A10BC5">
              <w:rPr>
                <w:lang w:val="en-US"/>
              </w:rPr>
              <w:instrText xml:space="preserve"> ADDIN ZOTERO_ITEM CSL_CITATION {"citationID":"xmyEVmvW","properties":{"formattedCitation":"(47)","plainCitation":"(47)"},"citationItems":[{"id":20817,"uris":["http://zotero.org/users/1122014/items/NUHKWVIB"],"uri":["http://zotero.org/users/1122014/items/NUHKWVIB"],"itemData":{"id":20817,"type":"article-journal","title":"Efficacy and intensity of day hospital treatment for eating disorders","container-title":"Psychotherapy Research","page":"277-286","volume":"23","issue":"3","source":"CrossRef","DOI":"10.1080/10503307.2012.721937","ISSN":"1050-3307, 1468-4381","language":"en","author":[{"family":"Olmsted","given":"Marion P."},{"family":"McFarlane","given":"Traci"},{"family":"Trottier","given":"Kathryn"},{"family":"Rockert","given":"Wendi"}],"issued":{"date-parts":[["2013",5]]}}}],"schema":"https://github.com/citation-style-language/schema/raw/master/csl-citation.json"} </w:instrText>
            </w:r>
            <w:r>
              <w:rPr>
                <w:lang w:val="en-US"/>
              </w:rPr>
              <w:fldChar w:fldCharType="separate"/>
            </w:r>
            <w:r w:rsidR="00A10BC5" w:rsidRPr="00A10BC5">
              <w:rPr>
                <w:rFonts w:ascii="Calibri" w:hAnsi="Calibri"/>
                <w:lang w:val="en-US"/>
              </w:rPr>
              <w:t>(47)</w:t>
            </w:r>
            <w:r>
              <w:rPr>
                <w:lang w:val="en-US"/>
              </w:rPr>
              <w:fldChar w:fldCharType="end"/>
            </w:r>
            <w:r w:rsidRPr="00A10BC5">
              <w:rPr>
                <w:lang w:val="en-US"/>
              </w:rPr>
              <w:t xml:space="preserve">; Byrne et al. 2011, </w:t>
            </w:r>
            <w:r>
              <w:rPr>
                <w:lang w:val="en-US"/>
              </w:rPr>
              <w:fldChar w:fldCharType="begin"/>
            </w:r>
            <w:r w:rsidR="00A10BC5">
              <w:rPr>
                <w:lang w:val="en-US"/>
              </w:rPr>
              <w:instrText xml:space="preserve"> ADDIN ZOTERO_ITEM CSL_CITATION {"citationID":"88XVtV82","properties":{"formattedCitation":"(48)","plainCitation":"(48)"},"citationItems":[{"id":9177,"uris":["http://zotero.org/users/1122014/items/US9IR49S"],"uri":["http://zotero.org/users/1122014/items/US9IR49S"],"itemData":{"id":9177,"type":"article-journal","title":"The effectiveness of enhanced cognitive behavioural therapy for eating disorders: an open trial","container-title":"Behav Res Ther","page":"219-26","volume":"49","issue":"4","source":"NLM","archive_location":"21345418","abstract":"The aim of this study was to examine the effectiveness of Enhanced Cognitive Behaviour Therapy (CBT-E) for eating disorders in an open trial for adults with the full range of eating disorders found in the community. The only previously published trial of CBT-E for eating disorders was a randomised controlled trial (RCT) conducted in the U.K. for patients with a BMI &gt;/= 17.5. The current study represents the first published trial of CBT-E to include patients with a BMI&lt;17.5. The study involved 125 patients referred to a public outpatient clinic in Perth, Western Australia. Patients attended, on average, 20-40 individual sessions with a clinical psychologist. Of those who entered the trial, 53% completed treatment. Longer waiting time for treatment was significantly associated with drop out. By the end of treatment full remission (cessation of all key eating disorder behaviours, BMI &gt;/= 18.5 kg/m(2), not meeting DSM-IV criteria for an eating disorder) or partial remission (meeting at least 2 these criteria) was achieved by two thirds of the patients who completed treatment and 40% of the total sample. The results compared favourably to those reported in the previous RCT of CBT-E, with one exception being the higher drop-out rate in the current study. Overall, the findings indicated that CBT-E results in significant improvements, in both eating and more general psychopathology, in patients with all eating disorders attending an outpatient clinic.","DOI":"10.1016/j.brat.2011.01.006","ISSN":"0005-7967","shortTitle":"The effectiveness of enhanced cognitive behavioural therapy for eating disorders: an open trial","journalAbbreviation":"Behaviour research and therapy","language":"eng","author":[{"family":"Byrne","given":"S. M."},{"family":"Fursland","given":"A."},{"family":"Allen","given":"K. L."},{"family":"Watson","given":"H."}],"issued":{"date-parts":[["2011",4]]}}}],"schema":"https://github.com/citation-style-language/schema/raw/master/csl-citation.json"} </w:instrText>
            </w:r>
            <w:r>
              <w:rPr>
                <w:lang w:val="en-US"/>
              </w:rPr>
              <w:fldChar w:fldCharType="separate"/>
            </w:r>
            <w:r w:rsidR="00A10BC5" w:rsidRPr="00A10BC5">
              <w:rPr>
                <w:rFonts w:ascii="Calibri" w:hAnsi="Calibri"/>
                <w:lang w:val="en-US"/>
              </w:rPr>
              <w:t>(48)</w:t>
            </w:r>
            <w:r>
              <w:rPr>
                <w:lang w:val="en-US"/>
              </w:rPr>
              <w:fldChar w:fldCharType="end"/>
            </w:r>
            <w:r w:rsidRPr="00A10BC5">
              <w:rPr>
                <w:lang w:val="en-US"/>
              </w:rPr>
              <w:t xml:space="preserve">; </w:t>
            </w:r>
            <w:r w:rsidR="009B0127" w:rsidRPr="00A10BC5">
              <w:rPr>
                <w:lang w:val="en-US"/>
              </w:rPr>
              <w:t>Paulson-</w:t>
            </w:r>
            <w:proofErr w:type="spellStart"/>
            <w:r w:rsidR="009B0127" w:rsidRPr="00A10BC5">
              <w:rPr>
                <w:lang w:val="en-US"/>
              </w:rPr>
              <w:t>Karlson</w:t>
            </w:r>
            <w:proofErr w:type="spellEnd"/>
            <w:r w:rsidR="009B0127" w:rsidRPr="00A10BC5">
              <w:rPr>
                <w:lang w:val="en-US"/>
              </w:rPr>
              <w:t xml:space="preserve"> et al. </w:t>
            </w:r>
            <w:r w:rsidRPr="00A10BC5">
              <w:rPr>
                <w:lang w:val="en-US"/>
              </w:rPr>
              <w:t xml:space="preserve">2009, </w:t>
            </w:r>
            <w:r>
              <w:rPr>
                <w:lang w:val="en-US"/>
              </w:rPr>
              <w:fldChar w:fldCharType="begin"/>
            </w:r>
            <w:r w:rsidR="00A10BC5" w:rsidRPr="00A10BC5">
              <w:rPr>
                <w:lang w:val="en-US"/>
              </w:rPr>
              <w:instrText xml:space="preserve"> ADDIN ZOTERO_ITEM CSL_CITATION {"citationID":"UbeIS1tM","properties":{"formattedCitation":"(49)","plainCitation":"(49)"},"citationItems":[{"id":12242,"uris":["http://zotero.org/users/1122014/items/5D3VK5VJ"],"uri":["http://zotero.org/users/1122014/items/5D3VK5VJ"],"itemData":{"id":12242,"type":"article-journal","title":"A pilot study of a family-based treatment for adolescent anorexia nervosa: 18- and 36-month follow-ups","container-title":"Eat Disord","page":"72-88","volume":"17","issue":"1","source":"NLM","archive_location":"19105062","abstract":"The current study evaluated the outcome of family-based treatment for female adolescents with anorexia nervosa (N = 32), at the Anorexia-Bulimia Outpatient Unit in Goteborg, Sweden. Patients/parents were assessed pre-treatment, at 18- and 36-month follow-ups concerning eating disorder symptoms, general psychopathology, family climate and BMI. At the 36-month follow-up, 75% of the patients were in full remission with reduction in eating disorder symptoms and internalizing problems and they experienced a less distant and chaotic atmosphere in their families. These results show that family-based treatment appears to be effective in adolescent anorexia nervosa patients regarding areas examined in this study.","DOI":"10.1080/10640260802570130","ISSN":"1064-0266","shortTitle":"A pilot study of a family-based treatment for adolescent anorexia nervosa: 18- and 36-month follow-ups","journalAbbreviation":"Eating disorders","language":"eng","author":[{"family":"Paulson-Karlsson","given":"G."},{"family":"Engstrom","given":"I."},{"family":"Nevonen","given":"L."}],"issued":{"date-parts":[["2009",1]]}}}],"schema":"https://github.com/citation-style-language/schema/raw/master/csl-citation.json"} </w:instrText>
            </w:r>
            <w:r>
              <w:rPr>
                <w:lang w:val="en-US"/>
              </w:rPr>
              <w:fldChar w:fldCharType="separate"/>
            </w:r>
            <w:r w:rsidR="00A10BC5" w:rsidRPr="00A10BC5">
              <w:rPr>
                <w:rFonts w:ascii="Calibri" w:hAnsi="Calibri"/>
                <w:lang w:val="en-US"/>
              </w:rPr>
              <w:t>(49)</w:t>
            </w:r>
            <w:r>
              <w:rPr>
                <w:lang w:val="en-US"/>
              </w:rPr>
              <w:fldChar w:fldCharType="end"/>
            </w:r>
          </w:p>
        </w:tc>
      </w:tr>
      <w:tr w:rsidR="005E0FAA" w:rsidRPr="00A10BC5" w:rsidTr="00A10BC5">
        <w:tc>
          <w:tcPr>
            <w:tcW w:w="4786" w:type="dxa"/>
            <w:tcBorders>
              <w:left w:val="nil"/>
            </w:tcBorders>
          </w:tcPr>
          <w:p w:rsidR="005E0FAA" w:rsidRPr="00816B2B" w:rsidRDefault="005E0FAA">
            <w:pPr>
              <w:rPr>
                <w:lang w:val="en-US"/>
              </w:rPr>
            </w:pPr>
            <w:r w:rsidRPr="00851D64">
              <w:rPr>
                <w:b/>
                <w:lang w:val="en-US"/>
              </w:rPr>
              <w:t>Second time point of measurement not within a time frame of three years</w:t>
            </w:r>
            <w:r w:rsidR="009B0127">
              <w:rPr>
                <w:lang w:val="en-US"/>
              </w:rPr>
              <w:t xml:space="preserve">  (N = 1)</w:t>
            </w:r>
          </w:p>
        </w:tc>
        <w:tc>
          <w:tcPr>
            <w:tcW w:w="4820" w:type="dxa"/>
            <w:tcBorders>
              <w:right w:val="nil"/>
            </w:tcBorders>
          </w:tcPr>
          <w:p w:rsidR="005E0FAA" w:rsidRDefault="005E0FAA" w:rsidP="00795161">
            <w:pPr>
              <w:rPr>
                <w:lang w:val="en-US"/>
              </w:rPr>
            </w:pPr>
            <w:proofErr w:type="spellStart"/>
            <w:r>
              <w:rPr>
                <w:lang w:val="en-US"/>
              </w:rPr>
              <w:t>Amemiya</w:t>
            </w:r>
            <w:proofErr w:type="spellEnd"/>
            <w:r>
              <w:rPr>
                <w:lang w:val="en-US"/>
              </w:rPr>
              <w:t xml:space="preserve"> et al. 2012, </w:t>
            </w:r>
            <w:r>
              <w:rPr>
                <w:lang w:val="en-US"/>
              </w:rPr>
              <w:fldChar w:fldCharType="begin"/>
            </w:r>
            <w:r w:rsidR="00A10BC5">
              <w:rPr>
                <w:lang w:val="en-US"/>
              </w:rPr>
              <w:instrText xml:space="preserve"> ADDIN ZOTERO_ITEM CSL_CITATION {"citationID":"Xfds2Ax3","properties":{"formattedCitation":"(50)","plainCitation":"(50)"},"citationItems":[{"id":8691,"uris":["http://zotero.org/users/1122014/items/P985UEUN"],"uri":["http://zotero.org/users/1122014/items/P985UEUN"],"itemData":{"id":8691,"type":"article-journal","title":"The outcome of Japanese anorexia nervosa patients treated with an inpatient therapy in an internal medicine unit","container-title":"Eat Weight Disord","page":"e1-8","volume":"17","issue":"1","source":"NLM","archive_location":"21997338","abstract":"OBJECTIVE: To investigate the outcome of Japanese anorexia nervosa (AN) patients who were treated with the standard Japanese inpatient therapy. METHOD: Of the 88 female AN patients treated with our inpatient therapy between January 1997 and December 2002, 67 (76.1%) who agreed to cooperate in this study were assessed by the Global Clinical Score (GCS) at admission and follow-up, 6.3+/-1.8 years after discharge. Their clinical characteristics at admission and discharge were also examined. RESULTS: Four (6.0%) patients had died before follow-up. BMI was significantly increased during inpatient therapy. At follow-up, excellent, much improved, symptomatic, and poor outcomes on GCS were 57.1%, 14.3%, 14.3% and 14.3%, respectively. Younger age at admission and larger BMI at discharge were significantly associated with a better outcome. DISCUSSION: This study shows the potential for the use of this method for the treatment of AN patients in countries without specialized eating disorder units.","DOI":"10.3275/8034","ISSN":"1124-4909","shortTitle":"The outcome of Japanese anorexia nervosa patients treated with an inpatient therapy in an internal medicine unit","journalAbbreviation":"Eating and weight disorders : EWD","language":"eng","author":[{"family":"Amemiya","given":"N."},{"family":"Takii","given":"M."},{"family":"Hata","given":"T."},{"family":"Morita","given":"C."},{"family":"Takakura","given":"S."},{"family":"Oshikiri","given":"K."},{"family":"Urabe","given":"H."},{"family":"Tokunaga","given":"S."},{"family":"Nozaki","given":"T."},{"family":"Kawai","given":"K."},{"family":"Sudo","given":"N."},{"family":"Kubo","given":"C."}],"issued":{"date-parts":[["2012",3]]}}}],"schema":"https://github.com/citation-style-language/schema/raw/master/csl-citation.json"} </w:instrText>
            </w:r>
            <w:r>
              <w:rPr>
                <w:lang w:val="en-US"/>
              </w:rPr>
              <w:fldChar w:fldCharType="separate"/>
            </w:r>
            <w:r w:rsidR="00A10BC5" w:rsidRPr="00A10BC5">
              <w:rPr>
                <w:rFonts w:ascii="Calibri" w:hAnsi="Calibri"/>
              </w:rPr>
              <w:t>(50)</w:t>
            </w:r>
            <w:r>
              <w:rPr>
                <w:lang w:val="en-US"/>
              </w:rPr>
              <w:fldChar w:fldCharType="end"/>
            </w:r>
          </w:p>
        </w:tc>
      </w:tr>
      <w:tr w:rsidR="005E0FAA" w:rsidRPr="00695F5A" w:rsidTr="00A10BC5">
        <w:tc>
          <w:tcPr>
            <w:tcW w:w="4786" w:type="dxa"/>
            <w:tcBorders>
              <w:left w:val="nil"/>
            </w:tcBorders>
          </w:tcPr>
          <w:p w:rsidR="005E0FAA" w:rsidRPr="00816B2B" w:rsidRDefault="005E0FAA">
            <w:pPr>
              <w:rPr>
                <w:lang w:val="en-US"/>
              </w:rPr>
            </w:pPr>
            <w:r w:rsidRPr="00851D64">
              <w:rPr>
                <w:b/>
                <w:lang w:val="en-US"/>
              </w:rPr>
              <w:t>No arm on psychotherapy</w:t>
            </w:r>
            <w:r w:rsidR="009B0127">
              <w:rPr>
                <w:lang w:val="en-US"/>
              </w:rPr>
              <w:t xml:space="preserve"> (N = 1)</w:t>
            </w:r>
          </w:p>
        </w:tc>
        <w:tc>
          <w:tcPr>
            <w:tcW w:w="4820" w:type="dxa"/>
            <w:tcBorders>
              <w:right w:val="nil"/>
            </w:tcBorders>
          </w:tcPr>
          <w:p w:rsidR="005E0FAA" w:rsidRPr="00107190" w:rsidRDefault="005E0FAA" w:rsidP="00695F5A">
            <w:r w:rsidRPr="00107190">
              <w:t xml:space="preserve">Del Valle et al. 2010, </w:t>
            </w:r>
            <w:r>
              <w:rPr>
                <w:lang w:val="en-US"/>
              </w:rPr>
              <w:fldChar w:fldCharType="begin"/>
            </w:r>
            <w:r w:rsidR="00A10BC5">
              <w:instrText xml:space="preserve"> ADDIN ZOTERO_ITEM CSL_CITATION {"citationID":"grxNaIsc","properties":{"formattedCitation":"(51)","plainCitation":"(51)"},"citationItems":[{"id":9606,"uris":["http://zotero.org/users/1122014/items/6KVQ3EC7"],"uri":["http://zotero.org/users/1122014/items/6KVQ3EC7"],"itemData":{"id":9606,"type":"article-journal","title":"Does resistance training improve the functional capacity and well being of very young anorexic patients? A randomized controlled trial","container-title":"J Adolesc Health","page":"352-8","volume":"46","issue":"4","source":"NLM","archive_location":"20307824","abstract":"PURPOSE: We determined the effects of a 3-month low-moderate-intensity strength training program (2 sessions/week) on functional capacity, muscular strength, body composition, and quality of life (QOL) in 22 young (12-16 yrs) anorexic outpatients. METHODS: Patients were randomly assigned to a training or control group (n=11 [10 females] each). Training sessions were of low intensity (loads for large muscle groups ranging between 20%-30% and 50%-60% of six repetitions maximum [6RM] at the end of the program). We measured functional capacity by the time up and go and the timed up and down stairs tests. Muscular strength was assessed by 6RM measures for seated bench and leg presses. We estimated percent body fat and muscle mass. We assessed patients' QOL with the Short Form-36 items. RESULTS: The intervention was well tolerated and did not have any deleterious effect on patients' health, and did not induce significant losses in their body mass. The only studied variable for which a significant interaction (group x time) effect was found (p=.009) was the 6RM seated lateral row test. CONCLUSIONS: Low-moderate-intensity strength training does not seem to add major benefits to conventional psychotherapy and refeeding treatments in young anorexic patients.","DOI":"10.1016/j.jadohealth.2009.09.001","ISSN":"1054-139X","shortTitle":"Does resistance training improve the functional capacity and well being of very young anorexic patients? A randomized controlled trial","journalAbbreviation":"The Journal of adolescent health : official publication of the Society for Adolescent Medicine","language":"eng","author":[{"family":"Valle","given":"M. F.","non-dropping-particle":"del"},{"family":"Perez","given":"M."},{"family":"Santana-Sosa","given":"E."},{"family":"Fiuza-Luces","given":"C."},{"family":"Bustamante-Ara","given":"N."},{"family":"Gallardo","given":"C."},{"family":"Villasenor","given":"A."},{"family":"Graell","given":"M."},{"family":"Morande","given":"G."},{"family":"Romo","given":"G. R."},{"family":"Lopez-Mojares","given":"L. M."},{"family":"Ruiz","given":"J. R."},{"family":"Lucia","given":"A."}],"issued":{"date-parts":[["2010",4]]}}}],"schema":"https://github.com/citation-style-language/schema/raw/master/csl-citation.json"} </w:instrText>
            </w:r>
            <w:r>
              <w:rPr>
                <w:lang w:val="en-US"/>
              </w:rPr>
              <w:fldChar w:fldCharType="separate"/>
            </w:r>
            <w:r w:rsidR="00A10BC5" w:rsidRPr="00A10BC5">
              <w:rPr>
                <w:rFonts w:ascii="Calibri" w:hAnsi="Calibri"/>
              </w:rPr>
              <w:t>(51)</w:t>
            </w:r>
            <w:r>
              <w:rPr>
                <w:lang w:val="en-US"/>
              </w:rPr>
              <w:fldChar w:fldCharType="end"/>
            </w:r>
          </w:p>
        </w:tc>
      </w:tr>
      <w:tr w:rsidR="005E0FAA" w:rsidRPr="00502C6B" w:rsidTr="00A10BC5">
        <w:tc>
          <w:tcPr>
            <w:tcW w:w="4786" w:type="dxa"/>
            <w:tcBorders>
              <w:left w:val="nil"/>
            </w:tcBorders>
          </w:tcPr>
          <w:p w:rsidR="005E0FAA" w:rsidRPr="00816B2B" w:rsidRDefault="005E0FAA">
            <w:pPr>
              <w:rPr>
                <w:lang w:val="en-US"/>
              </w:rPr>
            </w:pPr>
            <w:r w:rsidRPr="00851D64">
              <w:rPr>
                <w:b/>
              </w:rPr>
              <w:t xml:space="preserve">Sample </w:t>
            </w:r>
            <w:proofErr w:type="spellStart"/>
            <w:r w:rsidRPr="00851D64">
              <w:rPr>
                <w:b/>
              </w:rPr>
              <w:t>size</w:t>
            </w:r>
            <w:proofErr w:type="spellEnd"/>
            <w:r w:rsidRPr="00851D64">
              <w:rPr>
                <w:b/>
              </w:rPr>
              <w:t xml:space="preserve"> &lt; 30</w:t>
            </w:r>
            <w:r w:rsidR="009B0127">
              <w:t xml:space="preserve"> </w:t>
            </w:r>
            <w:r w:rsidR="001C0A3C">
              <w:rPr>
                <w:lang w:val="en-US"/>
              </w:rPr>
              <w:t>(N = 2</w:t>
            </w:r>
            <w:r w:rsidR="009B0127">
              <w:rPr>
                <w:lang w:val="en-US"/>
              </w:rPr>
              <w:t>)</w:t>
            </w:r>
          </w:p>
        </w:tc>
        <w:tc>
          <w:tcPr>
            <w:tcW w:w="4820" w:type="dxa"/>
            <w:tcBorders>
              <w:right w:val="nil"/>
            </w:tcBorders>
          </w:tcPr>
          <w:p w:rsidR="005E0FAA" w:rsidRDefault="005E0FAA" w:rsidP="00695F5A">
            <w:pPr>
              <w:rPr>
                <w:lang w:val="en-US"/>
              </w:rPr>
            </w:pPr>
            <w:r>
              <w:t xml:space="preserve">Chen et al. 2015, </w:t>
            </w:r>
            <w:r>
              <w:rPr>
                <w:lang w:val="en-US"/>
              </w:rPr>
              <w:fldChar w:fldCharType="begin"/>
            </w:r>
            <w:r w:rsidR="00A10BC5">
              <w:instrText xml:space="preserve"> ADDIN ZOTERO_ITEM CSL_CITATION {"citationID":"hiFhuf7F","properties":{"formattedCitation":"(52)","plainCitation":"(52)"},"citationItems":[{"id":9304,"uris":["http://zotero.org/users/1122014/items/7HJQF58R"],"uri":["http://zotero.org/users/1122014/items/7HJQF58R"],"itemData":{"id":9304,"type":"article-journal","title":"Adapting dialectical behavior therapy for outpatient adult anorexia nervosa--a pilot study","container-title":"Int J Eat Disord","page":"123-32","volume":"48","issue":"1","source":"NLM","archive_location":"25346237","abstract":"OBJECTIVE: Anorexia Nervosa (AN) is associated with excessive self-control. This iterative case series describes the augmentation of Dialectical Behavior Therapy (DBT) for outpatient adult AN with skills addressing emotional and behavioral overcontrol. An overly controlled style is theorized to develop from the transaction between an individual with heightened threat sensitivity and reduced reward sensitivity, interacting with an environment reinforcing overcontrol and punishing imperfection. METHOD: Case Series 1 utilized standard DBT, resulting in retention of 5/6 patients and a body mass index (BMI) effect size increase of d = -0.5 from pre- to post-treatment. Case series 2, using standard DBT augmented with skills addressing overcontrol, resulted in retention of 8/9 patients with an effect size increase in BMI at post-treatment that was maintained at 6- and 12-months follow-up (d = -1.12, d = -0.87, and d = -1.12). DISCUSSION: Findings suggest that skills training targeting rigidity and increasing openness and social connectedness warrant further study of this model and treatment for AN.","DOI":"10.1002/eat.22360","ISSN":"0276-3478","shortTitle":"Adapting dialectical behavior therapy for outpatient adult anorexia nervosa--a pilot study","journalAbbreviation":"The International journal of eating disorders","language":"eng","author":[{"family":"Chen","given":"E. Y."},{"family":"Segal","given":"K."},{"family":"Weissman","given":"J."},{"family":"Zeffiro","given":"T. A."},{"family":"Gallop","given":"R."},{"family":"Linehan","given":"M. M."},{"family":"Bohus","given":"M."},{"family":"Lynch","given":"T. R."}],"issued":{"date-parts":[["2015",1]]}}}],"schema":"https://github.com/citation-style-language/schema/raw/master/csl-citation.json"} </w:instrText>
            </w:r>
            <w:r>
              <w:rPr>
                <w:lang w:val="en-US"/>
              </w:rPr>
              <w:fldChar w:fldCharType="separate"/>
            </w:r>
            <w:r w:rsidR="00A10BC5" w:rsidRPr="00A10BC5">
              <w:rPr>
                <w:rFonts w:ascii="Calibri" w:hAnsi="Calibri"/>
              </w:rPr>
              <w:t>(52)</w:t>
            </w:r>
            <w:r>
              <w:rPr>
                <w:lang w:val="en-US"/>
              </w:rPr>
              <w:fldChar w:fldCharType="end"/>
            </w:r>
            <w:r w:rsidR="00B23F31" w:rsidRPr="00B23F31">
              <w:t xml:space="preserve">, </w:t>
            </w:r>
            <w:r w:rsidR="00B23F31" w:rsidRPr="00C0040A">
              <w:t>Goldstein et al. 2011</w:t>
            </w:r>
            <w:r w:rsidR="00B23F31">
              <w:t xml:space="preserve">, </w:t>
            </w:r>
            <w:r w:rsidR="00B23F31">
              <w:rPr>
                <w:lang w:val="en-US"/>
              </w:rPr>
              <w:fldChar w:fldCharType="begin"/>
            </w:r>
            <w:r w:rsidR="00A10BC5">
              <w:instrText xml:space="preserve"> ADDIN ZOTERO_ITEM CSL_CITATION {"citationID":"DyMn1N9p","properties":{"formattedCitation":"(53)","plainCitation":"(53)"},"citationItems":[{"id":10166,"uris":["http://zotero.org/users/1122014/items/E2BBGNQQ"],"uri":["http://zotero.org/users/1122014/items/E2BBGNQQ"],"itemData":{"id":10166,"type":"article-journal","title":"The effectiveness of a day program for the treatment of adolescent anorexia nervosa","container-title":"Int J Eat Disord","page":"29-38","volume":"44","issue":"1","source":"NLM","archive_location":"20063371","abstract":"OBJECTIVE: The risks of anorexia nervosa (AN) are well established. Despite its severity, little certainty exists for practitioners, with ethical and financial limitatio</w:instrText>
            </w:r>
            <w:r w:rsidR="00A10BC5" w:rsidRPr="00A10BC5">
              <w:rPr>
                <w:lang w:val="en-US"/>
              </w:rPr>
              <w:instrText xml:space="preserve">ns yielding few controlled studies establishing effective treatments. Thus, other methods of establishing treatment effectiveness are necessary. This study presents preliminary results of an open clinical trial of a day program for adolescents with AN. METHOD: Participants were 26 anorectic females, 12-18 years, who completed the \"Transition Program.\" RESULTS: Significant change emerged on measures of weight gain, and behavioral and attitudinal measures of eating pathology. Large effect sizes were evident for weight gain at 6 month follow-up. Preliminary trends suggest that treatment gains on these and other measures of eating pathology were maintained at 6 month follow-up. DISCUSSION: Preliminary results support day program treatment for adolescents with mild-moderately severe eating disorders. Present outcomes are discussed with respect to the dearth of efficacious treatment options for adolescents.","DOI":"10.1002/eat.20789","ISSN":"0276-3478","shortTitle":"The effectiveness of a day program for the treatment of adolescent anorexia nervosa","journalAbbreviation":"The International journal of eating disorders","language":"eng","author":[{"family":"Goldstein","given":"M."},{"family":"Peters","given":"L."},{"family":"Baillie","given":"A."},{"family":"McVeagh","given":"P."},{"family":"Minshall","given":"G."},{"family":"Fitzjames","given":"D."}],"issued":{"date-parts":[["2011",1]]}}}],"schema":"https://github.com/citation-style-language/schema/raw/master/csl-citation.json"} </w:instrText>
            </w:r>
            <w:r w:rsidR="00B23F31">
              <w:rPr>
                <w:lang w:val="en-US"/>
              </w:rPr>
              <w:fldChar w:fldCharType="separate"/>
            </w:r>
            <w:r w:rsidR="00A10BC5" w:rsidRPr="00A10BC5">
              <w:rPr>
                <w:rFonts w:ascii="Calibri" w:hAnsi="Calibri"/>
                <w:lang w:val="en-US"/>
              </w:rPr>
              <w:t>(53)</w:t>
            </w:r>
            <w:r w:rsidR="00B23F31">
              <w:rPr>
                <w:lang w:val="en-US"/>
              </w:rPr>
              <w:fldChar w:fldCharType="end"/>
            </w:r>
          </w:p>
          <w:p w:rsidR="00DA17BE" w:rsidRPr="00DA17BE" w:rsidRDefault="00DA17BE" w:rsidP="00106D22">
            <w:pPr>
              <w:rPr>
                <w:lang w:val="en-US"/>
              </w:rPr>
            </w:pPr>
          </w:p>
        </w:tc>
      </w:tr>
      <w:tr w:rsidR="005E0FAA" w:rsidRPr="00502C6B" w:rsidTr="00A10BC5">
        <w:tc>
          <w:tcPr>
            <w:tcW w:w="4786" w:type="dxa"/>
            <w:tcBorders>
              <w:left w:val="nil"/>
            </w:tcBorders>
          </w:tcPr>
          <w:p w:rsidR="005E0FAA" w:rsidRPr="00816B2B" w:rsidRDefault="005E0FAA">
            <w:pPr>
              <w:rPr>
                <w:lang w:val="en-US"/>
              </w:rPr>
            </w:pPr>
            <w:r w:rsidRPr="00851D64">
              <w:rPr>
                <w:b/>
                <w:lang w:val="en-US"/>
              </w:rPr>
              <w:t>Very low quality</w:t>
            </w:r>
            <w:r>
              <w:rPr>
                <w:lang w:val="en-US"/>
              </w:rPr>
              <w:t xml:space="preserve"> </w:t>
            </w:r>
            <w:r w:rsidR="009B0127">
              <w:rPr>
                <w:lang w:val="en-US"/>
              </w:rPr>
              <w:t>(N = 3)</w:t>
            </w:r>
          </w:p>
        </w:tc>
        <w:tc>
          <w:tcPr>
            <w:tcW w:w="4820" w:type="dxa"/>
            <w:tcBorders>
              <w:right w:val="nil"/>
            </w:tcBorders>
          </w:tcPr>
          <w:p w:rsidR="005E0FAA" w:rsidRDefault="005E0FAA" w:rsidP="00695F5A">
            <w:pPr>
              <w:rPr>
                <w:lang w:val="en-US"/>
              </w:rPr>
            </w:pPr>
            <w:r>
              <w:rPr>
                <w:lang w:val="en-US"/>
              </w:rPr>
              <w:t xml:space="preserve">Ashley &amp; </w:t>
            </w:r>
            <w:proofErr w:type="spellStart"/>
            <w:r>
              <w:rPr>
                <w:lang w:val="en-US"/>
              </w:rPr>
              <w:t>Crino</w:t>
            </w:r>
            <w:proofErr w:type="spellEnd"/>
            <w:r>
              <w:rPr>
                <w:lang w:val="en-US"/>
              </w:rPr>
              <w:t xml:space="preserve"> 2010, </w:t>
            </w:r>
            <w:r>
              <w:rPr>
                <w:lang w:val="en-US"/>
              </w:rPr>
              <w:fldChar w:fldCharType="begin"/>
            </w:r>
            <w:r w:rsidR="00A10BC5">
              <w:rPr>
                <w:lang w:val="en-US"/>
              </w:rPr>
              <w:instrText xml:space="preserve"> ADDIN ZOTERO_ITEM CSL_CITATION {"citationID":"AN2nyPDR","properties":{"formattedCitation":"(54)","plainCitation":"(54)"},"citationItems":[{"id":20828,"uris":["http://zotero.org/users/1122014/items/Q2SSGB6T"],"uri":["http://zotero.org/users/1122014/items/Q2SSGB6T"],"itemData":{"id":20828,"type":"article-journal","title":"A novel approach to treating eating disorders in a day-hospital treatment program","collection-title":"Nutrition &amp; Dietetics","page":"155-159","volume":"67","author":[{"family":"Ashley","given":"M"},{"family":"Crino","given":"N"}],"issued":{"date-parts":[["2010"]]}}}],"schema":"https://github.com/citation-style-language/schema/raw/master/csl-citation.json"} </w:instrText>
            </w:r>
            <w:r>
              <w:rPr>
                <w:lang w:val="en-US"/>
              </w:rPr>
              <w:fldChar w:fldCharType="separate"/>
            </w:r>
            <w:r w:rsidR="00A10BC5" w:rsidRPr="00A10BC5">
              <w:rPr>
                <w:rFonts w:ascii="Calibri" w:hAnsi="Calibri"/>
                <w:lang w:val="en-US"/>
              </w:rPr>
              <w:t>(54)</w:t>
            </w:r>
            <w:r>
              <w:rPr>
                <w:lang w:val="en-US"/>
              </w:rPr>
              <w:fldChar w:fldCharType="end"/>
            </w:r>
            <w:r>
              <w:rPr>
                <w:lang w:val="en-US"/>
              </w:rPr>
              <w:t xml:space="preserve">, O´Reilly et al. 2014, </w:t>
            </w:r>
            <w:r>
              <w:rPr>
                <w:lang w:val="en-US"/>
              </w:rPr>
              <w:fldChar w:fldCharType="begin"/>
            </w:r>
            <w:r w:rsidR="00A10BC5">
              <w:rPr>
                <w:lang w:val="en-US"/>
              </w:rPr>
              <w:instrText xml:space="preserve"> ADDIN ZOTERO_ITEM CSL_CITATION {"citationID":"y5MrvngI","properties":{"formattedCitation":"(55)","plainCitation":"(55)"},"citationItems":[{"id":12168,"uris":["http://zotero.org/users/1122014/items/GRKXJM59"],"uri":["http://zotero.org/users/1122014/items/GRKXJM59"],"itemData":{"id":12168,"type":"article-journal","title":"Anorexia nervosa (AN) in inpatients at a children's hospital (2005-2011)","container-title":"Ir Med J","page":"53-5","volume":"107","issue":"2","source":"NLM","archive_location":"24654488","abstract":"AN is a serious mental illness best treated in the community. Those with critically low weight require hospitalisation. There is little published research on AN in Ireland. The aim of this audit was to evaluate the Irish experience. The mean age on admission was 13.5 yrs which is 6 mo earlier than 2002 figures. Boys represented 6/20 (30%) of admissions. On admission girls were more underweight than boys (0.4th centile V 9th centile for BMI). This was despite girls presenting to hospital sooner than boys post onset of symptoms. Aside from low weight, over-exercising and food restricting were the most common presenting features. Inpatient weight restoration is successful with a mean weekly weight gain of 930g which is within the recommended range of 500-1000g/wk. Mean hospital stay was 38 days.","ISSN":"0332-3102 (PRINT) 0332-3102","shortTitle":"Anorexia nervosa (AN) in inpatients at a children's hospital (2005-2011)","journalAbbreviation":"Irish medical journal","language":"eng","author":[{"family":"O'Reilly","given":"M."},{"family":"Carr","given":"C."},{"family":"Boylan","given":"C."},{"family":"Anglim","given":"M."},{"family":"Houlihan","given":"B."}],"issued":{"date-parts":[["2014",2]]}}}],"schema":"https://github.com/citation-style-language/schema/raw/master/csl-citation.json"} </w:instrText>
            </w:r>
            <w:r>
              <w:rPr>
                <w:lang w:val="en-US"/>
              </w:rPr>
              <w:fldChar w:fldCharType="separate"/>
            </w:r>
            <w:r w:rsidR="00A10BC5" w:rsidRPr="00A10BC5">
              <w:rPr>
                <w:rFonts w:ascii="Calibri" w:hAnsi="Calibri"/>
              </w:rPr>
              <w:t>(55)</w:t>
            </w:r>
            <w:r>
              <w:rPr>
                <w:lang w:val="en-US"/>
              </w:rPr>
              <w:fldChar w:fldCharType="end"/>
            </w:r>
            <w:r>
              <w:rPr>
                <w:lang w:val="en-US"/>
              </w:rPr>
              <w:t xml:space="preserve">, </w:t>
            </w:r>
            <w:r>
              <w:rPr>
                <w:lang w:val="en-US"/>
              </w:rPr>
              <w:lastRenderedPageBreak/>
              <w:t xml:space="preserve">Gentile et al. 2008, </w:t>
            </w:r>
            <w:r>
              <w:rPr>
                <w:lang w:val="en-US"/>
              </w:rPr>
              <w:fldChar w:fldCharType="begin"/>
            </w:r>
            <w:r w:rsidR="00A10BC5">
              <w:rPr>
                <w:lang w:val="en-US"/>
              </w:rPr>
              <w:instrText xml:space="preserve"> ADDIN ZOTERO_ITEM CSL_CITATION {"citationID":"dMmLYp3s","properties":{"formattedCitation":"(56)","plainCitation":"(56)"},"citationItems":[{"id":20809,"uris":["http://zotero.org/users/1122014/items/Z9HN5G9F"],"uri":["http://zotero.org/users/1122014/items/Z9HN5G9F"],"itemData":{"id":20809,"type":"article-journal","title":"Efficacy of inpatient treatment in severely malnourished anorexia nervosa patients","container-title":"Eating and weight disorders: EWD","page":"191-197","volume":"13","issue":"4","source":"PubMed","abstract":"OBJECTIVE: Our aim is to present clinical results achieved with an intensive treatment programme for severe anorexia nervosa (AN) patients at risk of severe disability or death. Aims of the treatment are to remove life threatening conditions, physical and nutritional rehabilitation, and psychological and relational rehabilitation.\nMETHODS: We present an observational retrospective study of a cohort of 99 consecutive patients affected by severe AN [according to Diagnostic and Statistical Manual of Mental Disorders (DSM-IV-TR)] and a body mass index (BMI) &lt;or=13.5 kg/m2 treated by a multidisciplinary comprehensive medical, nutritional, psychological treatment. Intensive treatment (inpatient day and night and day hospital care) of variable length, with resort to enteral nutrition if needed, ends by achieving a BMI of at least 18 kg/m2. Outpatient care phase follows. Main goals were the recovery of BMI and the ability to maintain it.\nRESULTS: Ninety-nine patients affected by severe Protein- Energy-Malnutritrion (PEM) due to AN were eligible in the study. Mean BMI was 12.5+/-0.9 kg/m2, mean age 21.9+/-8.6 yrs. Of 99 patients, 75 (75.5%) completed the planned treatment (completer subgroup). Eighteen patients prematurely interrupted their treatment before achieving complete weight restoration (dropout subgroup); on average they were older and ill for a longer time before admission. Six patients asked to be transferred to other eating disorder units closer to their towns. Seventy-five completer AN patients continued to undergo intensive inpatient treatment till the achievement of BMI 18.3+/-0.8 kg/m2 and then they have been in follow-up outpatient for a mean period of 17.4+/-1.6 months with an average extra increase of their BMI until to 19.1+/-1.6 kg/m2. In 32 patients with a more severe malnutrition we had to resort to nasogastric enteral feeding for 4.4+/-2.5 months, with a mean caloric supply of 1375+/-211 Kcal until the patients were no longer at life risk and they started to co-operate to treatment, increasing oral food amounts.\nDISCUSSION: Our results seem to provide strong support for using a highly structured program for treating patients with severe AN, including inpatient care and multidisciplinary medical and psychological teams specialized in eating disorder treatment.","ISSN":"1590-1262","note":"PMID: 19169075","journalAbbreviation":"Eat Weight Disord","language":"eng","author":[{"family":"Gentile","given":"M. G."},{"family":"Manna","given":"G. M."},{"family":"Ciceri","given":"R."},{"family":"Rodeschini","given":"E."}],"issued":{"date-parts":[["2008",12]]}}}],"schema":"https://github.com/citation-style-language/schema/raw/master/csl-citation.json"} </w:instrText>
            </w:r>
            <w:r>
              <w:rPr>
                <w:lang w:val="en-US"/>
              </w:rPr>
              <w:fldChar w:fldCharType="separate"/>
            </w:r>
            <w:r w:rsidR="00A10BC5" w:rsidRPr="00A10BC5">
              <w:rPr>
                <w:rFonts w:ascii="Calibri" w:hAnsi="Calibri"/>
                <w:lang w:val="en-US"/>
              </w:rPr>
              <w:t>(56)</w:t>
            </w:r>
            <w:r>
              <w:rPr>
                <w:lang w:val="en-US"/>
              </w:rPr>
              <w:fldChar w:fldCharType="end"/>
            </w:r>
          </w:p>
        </w:tc>
      </w:tr>
      <w:tr w:rsidR="00851D64" w:rsidRPr="00502C6B" w:rsidTr="00A10BC5">
        <w:tc>
          <w:tcPr>
            <w:tcW w:w="4786" w:type="dxa"/>
            <w:tcBorders>
              <w:left w:val="nil"/>
              <w:bottom w:val="single" w:sz="4" w:space="0" w:color="auto"/>
            </w:tcBorders>
          </w:tcPr>
          <w:p w:rsidR="00851D64" w:rsidRDefault="00851D64">
            <w:pPr>
              <w:rPr>
                <w:b/>
                <w:lang w:val="en-US"/>
              </w:rPr>
            </w:pPr>
            <w:r>
              <w:rPr>
                <w:b/>
                <w:lang w:val="en-US"/>
              </w:rPr>
              <w:lastRenderedPageBreak/>
              <w:t>Other reasons</w:t>
            </w:r>
            <w:r w:rsidR="00191949">
              <w:rPr>
                <w:b/>
                <w:lang w:val="en-US"/>
              </w:rPr>
              <w:t xml:space="preserve">  </w:t>
            </w:r>
            <w:r w:rsidR="00191949">
              <w:rPr>
                <w:lang w:val="en-US"/>
              </w:rPr>
              <w:t>(N = 3</w:t>
            </w:r>
            <w:r w:rsidR="004A001F">
              <w:rPr>
                <w:lang w:val="en-US"/>
              </w:rPr>
              <w:t>)</w:t>
            </w:r>
          </w:p>
          <w:p w:rsidR="00851D64" w:rsidRPr="00191949" w:rsidRDefault="00191949">
            <w:pPr>
              <w:rPr>
                <w:lang w:val="en-US"/>
              </w:rPr>
            </w:pPr>
            <w:r>
              <w:rPr>
                <w:lang w:val="en-US"/>
              </w:rPr>
              <w:t>(</w:t>
            </w:r>
            <w:r w:rsidR="00851D64" w:rsidRPr="00816B2B">
              <w:rPr>
                <w:lang w:val="en-US"/>
              </w:rPr>
              <w:t xml:space="preserve">No differentiation between treatment settings, archival </w:t>
            </w:r>
            <w:r>
              <w:rPr>
                <w:lang w:val="en-US"/>
              </w:rPr>
              <w:t>data; o</w:t>
            </w:r>
            <w:r w:rsidR="00851D64">
              <w:rPr>
                <w:lang w:val="en-US"/>
              </w:rPr>
              <w:t xml:space="preserve">nly </w:t>
            </w:r>
            <w:r>
              <w:rPr>
                <w:lang w:val="en-US"/>
              </w:rPr>
              <w:t>survival curves reported; d</w:t>
            </w:r>
            <w:r w:rsidR="00851D64" w:rsidRPr="00851D64">
              <w:rPr>
                <w:lang w:val="en-US"/>
              </w:rPr>
              <w:t>ata already included fr</w:t>
            </w:r>
            <w:r w:rsidR="00851D64">
              <w:rPr>
                <w:lang w:val="en-US"/>
              </w:rPr>
              <w:t>om</w:t>
            </w:r>
            <w:r w:rsidR="00DA17BE">
              <w:rPr>
                <w:lang w:val="en-US"/>
              </w:rPr>
              <w:t xml:space="preserve"> </w:t>
            </w:r>
            <w:r>
              <w:rPr>
                <w:lang w:val="en-US"/>
              </w:rPr>
              <w:t xml:space="preserve">a </w:t>
            </w:r>
            <w:r w:rsidR="00DA17BE">
              <w:rPr>
                <w:lang w:val="en-US"/>
              </w:rPr>
              <w:t>previous publication of the study</w:t>
            </w:r>
            <w:r>
              <w:rPr>
                <w:lang w:val="en-US"/>
              </w:rPr>
              <w:t>)</w:t>
            </w:r>
          </w:p>
        </w:tc>
        <w:tc>
          <w:tcPr>
            <w:tcW w:w="4820" w:type="dxa"/>
            <w:tcBorders>
              <w:bottom w:val="single" w:sz="4" w:space="0" w:color="auto"/>
              <w:right w:val="nil"/>
            </w:tcBorders>
          </w:tcPr>
          <w:p w:rsidR="00851D64" w:rsidRDefault="00851D64" w:rsidP="00695F5A">
            <w:pPr>
              <w:rPr>
                <w:lang w:val="en-US"/>
              </w:rPr>
            </w:pPr>
          </w:p>
          <w:p w:rsidR="00851D64" w:rsidRPr="00851D64" w:rsidRDefault="00191949" w:rsidP="00695F5A">
            <w:pPr>
              <w:rPr>
                <w:lang w:val="en-US"/>
              </w:rPr>
            </w:pPr>
            <w:r>
              <w:rPr>
                <w:lang w:val="en-US"/>
              </w:rPr>
              <w:t>Freudenberg et al. 2016</w:t>
            </w:r>
            <w:r w:rsidR="00851D64" w:rsidRPr="00B23F31">
              <w:rPr>
                <w:lang w:val="en-US"/>
              </w:rPr>
              <w:t xml:space="preserve"> </w:t>
            </w:r>
            <w:r w:rsidR="00851D64">
              <w:rPr>
                <w:lang w:val="en-US"/>
              </w:rPr>
              <w:fldChar w:fldCharType="begin"/>
            </w:r>
            <w:r w:rsidR="00A10BC5">
              <w:rPr>
                <w:lang w:val="en-US"/>
              </w:rPr>
              <w:instrText xml:space="preserve"> ADDIN ZOTERO_ITEM CSL_CITATION {"citationID":"GuhOgqW2","properties":{"formattedCitation":"(57)","plainCitation":"(57)"},"citationItems":[{"id":20824,"uris":["http://zotero.org/users/1122014/items/QM9APZDG"],"uri":["http://zotero.org/users/1122014/items/QM9APZDG"],"itemData":{"id":20824,"type":"article-journal","title":"Effectiveness of individualized, integrative outpatient treatment for females with anorexia nervosa and bulimia nervosa","container-title":"Eating Disorders","page":"240-254","volume":"24","issue":"3","source":"CrossRef","DOI":"10.1080/10640266.2015.1090868","ISSN":"1064-0266, 1532-530X","language":"en","author":[{"family":"Freudenberg","given":"Cara"},{"family":"Jones","given":"Rebecca A."},{"family":"Livingston","given":"Genvieve"},{"family":"Goetsch","given":"Virginia"},{"family":"Schaffner","given":"Angela"},{"family":"Buchanan","given":"Linda"}],"issued":{"date-parts":[["2016",5,26]]}}}],"schema":"https://github.com/citation-style-language/schema/raw/master/csl-citation.json"} </w:instrText>
            </w:r>
            <w:r w:rsidR="00851D64">
              <w:rPr>
                <w:lang w:val="en-US"/>
              </w:rPr>
              <w:fldChar w:fldCharType="separate"/>
            </w:r>
            <w:r w:rsidR="00A10BC5" w:rsidRPr="00A10BC5">
              <w:rPr>
                <w:rFonts w:ascii="Calibri" w:hAnsi="Calibri"/>
                <w:lang w:val="en-US"/>
              </w:rPr>
              <w:t>(57)</w:t>
            </w:r>
            <w:r w:rsidR="00851D64">
              <w:rPr>
                <w:lang w:val="en-US"/>
              </w:rPr>
              <w:fldChar w:fldCharType="end"/>
            </w:r>
            <w:r>
              <w:rPr>
                <w:lang w:val="en-US"/>
              </w:rPr>
              <w:t xml:space="preserve">, </w:t>
            </w:r>
            <w:proofErr w:type="spellStart"/>
            <w:r w:rsidR="00851D64">
              <w:rPr>
                <w:lang w:val="en-US"/>
              </w:rPr>
              <w:t>Accurso</w:t>
            </w:r>
            <w:proofErr w:type="spellEnd"/>
            <w:r w:rsidR="00851D64">
              <w:rPr>
                <w:lang w:val="en-US"/>
              </w:rPr>
              <w:t xml:space="preserve"> et al. 2015, </w:t>
            </w:r>
            <w:r w:rsidR="004A001F">
              <w:rPr>
                <w:rFonts w:ascii="Calibri" w:hAnsi="Calibri"/>
                <w:lang w:val="en-US"/>
              </w:rPr>
              <w:t>(100</w:t>
            </w:r>
            <w:r w:rsidR="00851D64" w:rsidRPr="003E4BB8">
              <w:rPr>
                <w:rFonts w:ascii="Calibri" w:hAnsi="Calibri"/>
                <w:lang w:val="en-US"/>
              </w:rPr>
              <w:t>)</w:t>
            </w:r>
            <w:r w:rsidR="00851D64">
              <w:rPr>
                <w:rFonts w:ascii="Calibri" w:hAnsi="Calibri"/>
                <w:lang w:val="en-US"/>
              </w:rPr>
              <w:t xml:space="preserve">, </w:t>
            </w:r>
            <w:proofErr w:type="spellStart"/>
            <w:r w:rsidR="00851D64">
              <w:rPr>
                <w:lang w:val="en-US"/>
              </w:rPr>
              <w:t>Calugi</w:t>
            </w:r>
            <w:proofErr w:type="spellEnd"/>
            <w:r w:rsidR="00851D64">
              <w:rPr>
                <w:lang w:val="en-US"/>
              </w:rPr>
              <w:t xml:space="preserve"> et al. 2015, </w:t>
            </w:r>
            <w:r w:rsidR="00851D64">
              <w:rPr>
                <w:lang w:val="en-US"/>
              </w:rPr>
              <w:fldChar w:fldCharType="begin"/>
            </w:r>
            <w:r w:rsidR="00A10BC5">
              <w:rPr>
                <w:lang w:val="en-US"/>
              </w:rPr>
              <w:instrText xml:space="preserve"> ADDIN ZOTERO_ITEM CSL_CITATION {"citationID":"GMYsBsoP","properties":{"formattedCitation":"(58)","plainCitation":"(58)"},"citationItems":[{"id":20823,"uris":["http://zotero.org/users/1122014/items/TV4GRN9K"],"uri":["http://zotero.org/users/1122014/items/TV4GRN9K"],"itemData":{"id":20823,"type":"article-journal","title":"Time to restore body weight in adults and adolescents receiving cognitive behaviour therapy for anorexia nervosa","container-title":"Journal of Eating Disorders","volume":"3","issue":"1","source":"CrossRef","URL":"http://jeatdisord.biomedcentral.com/articles/10.1186/s40337-015-0057-z","DOI":"10.1186/s40337-015-0057-z","ISSN":"2050-2974","language":"en","author":[{"family":"Calugi","given":"Simona"},{"family":"Dalle Grave","given":"Riccardo"},{"family":"Sartirana","given":"Massimiliano"},{"family":"Fairburn","given":"Christopher G"}],"issued":{"date-parts":[["2015",12]]},"accessed":{"date-parts":[["2018",2,27]]}}}],"schema":"https://github.com/citation-style-language/schema/raw/master/csl-citation.json"} </w:instrText>
            </w:r>
            <w:r w:rsidR="00851D64">
              <w:rPr>
                <w:lang w:val="en-US"/>
              </w:rPr>
              <w:fldChar w:fldCharType="separate"/>
            </w:r>
            <w:r w:rsidR="00A10BC5" w:rsidRPr="00191949">
              <w:rPr>
                <w:rFonts w:ascii="Calibri" w:hAnsi="Calibri"/>
                <w:lang w:val="en-US"/>
              </w:rPr>
              <w:t>(58)</w:t>
            </w:r>
            <w:r w:rsidR="00851D64">
              <w:rPr>
                <w:lang w:val="en-US"/>
              </w:rPr>
              <w:fldChar w:fldCharType="end"/>
            </w:r>
          </w:p>
        </w:tc>
      </w:tr>
      <w:tr w:rsidR="00106D22" w:rsidRPr="00502C6B" w:rsidTr="00A10BC5">
        <w:tc>
          <w:tcPr>
            <w:tcW w:w="9606" w:type="dxa"/>
            <w:gridSpan w:val="2"/>
            <w:tcBorders>
              <w:left w:val="nil"/>
              <w:right w:val="nil"/>
            </w:tcBorders>
          </w:tcPr>
          <w:p w:rsidR="00A10BC5" w:rsidRDefault="00A10BC5" w:rsidP="00106D22">
            <w:pPr>
              <w:rPr>
                <w:u w:val="single"/>
                <w:lang w:val="en-US"/>
              </w:rPr>
            </w:pPr>
          </w:p>
          <w:p w:rsidR="00191949" w:rsidRPr="00191949" w:rsidRDefault="00106D22" w:rsidP="00106D22">
            <w:pPr>
              <w:rPr>
                <w:lang w:val="en-US"/>
              </w:rPr>
            </w:pPr>
            <w:r w:rsidRPr="00191949">
              <w:rPr>
                <w:b/>
                <w:u w:val="single"/>
                <w:lang w:val="en-US"/>
              </w:rPr>
              <w:t xml:space="preserve">Excluded </w:t>
            </w:r>
            <w:r w:rsidR="00A10BC5" w:rsidRPr="00191949">
              <w:rPr>
                <w:b/>
                <w:u w:val="single"/>
                <w:lang w:val="en-US"/>
              </w:rPr>
              <w:t xml:space="preserve">naturalistic </w:t>
            </w:r>
            <w:r w:rsidRPr="00191949">
              <w:rPr>
                <w:b/>
                <w:u w:val="single"/>
                <w:lang w:val="en-US"/>
              </w:rPr>
              <w:t xml:space="preserve">studies from </w:t>
            </w:r>
            <w:r w:rsidR="00A10BC5" w:rsidRPr="00191949">
              <w:rPr>
                <w:b/>
                <w:u w:val="single"/>
                <w:lang w:val="en-US"/>
              </w:rPr>
              <w:t xml:space="preserve">the </w:t>
            </w:r>
            <w:r w:rsidRPr="00191949">
              <w:rPr>
                <w:b/>
                <w:u w:val="single"/>
                <w:lang w:val="en-US"/>
              </w:rPr>
              <w:t>previous meta-analysis</w:t>
            </w:r>
            <w:r w:rsidR="00191949">
              <w:rPr>
                <w:u w:val="single"/>
                <w:lang w:val="en-US"/>
              </w:rPr>
              <w:t>:</w:t>
            </w:r>
            <w:r w:rsidR="00E9789C">
              <w:rPr>
                <w:lang w:val="en-US"/>
              </w:rPr>
              <w:t xml:space="preserve"> (N = 41</w:t>
            </w:r>
            <w:r w:rsidR="00191949" w:rsidRPr="00191949">
              <w:rPr>
                <w:lang w:val="en-US"/>
              </w:rPr>
              <w:t>)</w:t>
            </w:r>
          </w:p>
          <w:p w:rsidR="00D62497" w:rsidRDefault="00106D22" w:rsidP="00106D22">
            <w:pPr>
              <w:rPr>
                <w:lang w:val="en-US"/>
              </w:rPr>
            </w:pPr>
            <w:r w:rsidRPr="00390212">
              <w:rPr>
                <w:lang w:val="en-US"/>
              </w:rPr>
              <w:t>(sample size &lt; N = 30</w:t>
            </w:r>
            <w:r w:rsidR="00A93619" w:rsidRPr="00390212">
              <w:rPr>
                <w:lang w:val="en-US"/>
              </w:rPr>
              <w:t>, very low quality, mixed sample</w:t>
            </w:r>
            <w:r w:rsidR="00365B18" w:rsidRPr="00390212">
              <w:rPr>
                <w:lang w:val="en-US"/>
              </w:rPr>
              <w:t xml:space="preserve">, no treatment </w:t>
            </w:r>
            <w:r w:rsidR="00191949" w:rsidRPr="00390212">
              <w:rPr>
                <w:lang w:val="en-US"/>
              </w:rPr>
              <w:t>arm on psychotherapy or</w:t>
            </w:r>
            <w:r w:rsidR="00365B18" w:rsidRPr="00390212">
              <w:rPr>
                <w:lang w:val="en-US"/>
              </w:rPr>
              <w:t xml:space="preserve"> no data on weight change</w:t>
            </w:r>
            <w:r w:rsidRPr="00390212">
              <w:rPr>
                <w:lang w:val="en-US"/>
              </w:rPr>
              <w:t>)</w:t>
            </w:r>
            <w:r>
              <w:rPr>
                <w:lang w:val="en-US"/>
              </w:rPr>
              <w:t>:</w:t>
            </w:r>
          </w:p>
          <w:p w:rsidR="00106D22" w:rsidRPr="00963F32" w:rsidRDefault="00106D22" w:rsidP="00390212">
            <w:pPr>
              <w:rPr>
                <w:lang w:val="en-US"/>
              </w:rPr>
            </w:pPr>
            <w:r w:rsidRPr="00365B18">
              <w:t>Bossert et al. 1987</w:t>
            </w:r>
            <w:r w:rsidR="00365B18" w:rsidRPr="00365B18">
              <w:t xml:space="preserve"> </w:t>
            </w:r>
            <w:r w:rsidR="00365B18">
              <w:rPr>
                <w:lang w:val="en-US"/>
              </w:rPr>
              <w:fldChar w:fldCharType="begin"/>
            </w:r>
            <w:r w:rsidR="00365B18" w:rsidRPr="00365B18">
              <w:instrText xml:space="preserve"> ADDIN ZOTERO_ITEM CSL_CITATION {"citationID":"NTzeh96r","properties":{"formattedCitation":"(59)","plainCitation":"(59)"},"citationItems":[{"id":20850,"uris":["http://zotero.org/users/1122014/items/3RS9KXE3"],"uri":["http://zotero.org/users/1122014/items/3RS9KXE3"],"itemData":{"id":20850,"type":"article-journal","title":"[Concept of integrative inpatient-ambulatory therapy in patients with anorexia nervosa: a revised therapeutic approach]","container-title":"Psychotherapie, Psychosomatik, Medizinische Psychologie","page":"331-336","volume":"37","issue":"9-10","source":"PubMed","ISSN":"0937-2032","note":"PMID: 3671645","shortTitle":"[Concept of integrative inpatient-ambulatory therapy in patients with anorexia nervosa","journalAbbreviation":"Psychother Psychosom Med Psychol","language":"ger","author":[{"family":"Bossert","given":"S."},{"family":"Schnabel","given":"E."},{"family":"Krieg","given":"J. C."},{"family":"Molitor","given":"P."},{"family":"Kemper","given":"J."},{"family":"Berger","given":"M."}],"issued":{"date-parts":[["1987",10]]}}}],"schema":"https://github.com/citation-style-language/schema/raw/master/csl-citation.json"} </w:instrText>
            </w:r>
            <w:r w:rsidR="00365B18">
              <w:rPr>
                <w:lang w:val="en-US"/>
              </w:rPr>
              <w:fldChar w:fldCharType="separate"/>
            </w:r>
            <w:r w:rsidR="00365B18" w:rsidRPr="00365B18">
              <w:rPr>
                <w:rFonts w:ascii="Calibri" w:hAnsi="Calibri"/>
              </w:rPr>
              <w:t>(59)</w:t>
            </w:r>
            <w:r w:rsidR="00365B18">
              <w:rPr>
                <w:lang w:val="en-US"/>
              </w:rPr>
              <w:fldChar w:fldCharType="end"/>
            </w:r>
            <w:r w:rsidRPr="00365B18">
              <w:t xml:space="preserve">, </w:t>
            </w:r>
            <w:proofErr w:type="spellStart"/>
            <w:r w:rsidRPr="00365B18">
              <w:t>Brambilla</w:t>
            </w:r>
            <w:proofErr w:type="spellEnd"/>
            <w:r w:rsidRPr="00365B18">
              <w:t xml:space="preserve"> et al. 199</w:t>
            </w:r>
            <w:r w:rsidR="00A93619" w:rsidRPr="00365B18">
              <w:t>5</w:t>
            </w:r>
            <w:r w:rsidR="00365B18" w:rsidRPr="00365B18">
              <w:t xml:space="preserve"> </w:t>
            </w:r>
            <w:r w:rsidR="00365B18">
              <w:rPr>
                <w:lang w:val="en-US"/>
              </w:rPr>
              <w:fldChar w:fldCharType="begin"/>
            </w:r>
            <w:r w:rsidR="00365B18" w:rsidRPr="00365B18">
              <w:instrText xml:space="preserve"> ADDIN ZOTERO_ITEM CSL_CITATION {"citationID":"KAT9yZHx","properties":{"formattedCitation":"(60)","plainCitation":"(60)"},"citationItems":[{"id":20735,"uris":["http://zotero.org/users/1122014/items/6KRVD7XR"],"uri":["http://zotero.org/users/1122014/items/6KRVD7XR"],"itemData":{"id":20735,"type":"article-journal","title":"Combined cognitive-behavioral, psychopharmacological and nutritional therapy in eating disorders. 1. Anorexia nervosa--restricted type","container-title":"Neuropsychobiology","page":"59-63","volume":"32","issue":"2","source":"PubMed","abstract":"Twenty-two female patients with anorexia nervosa, restricted type, 14-35 years old, were treated with a 4-month course of combined cognitive-behavioral therapy, nutritional counselling and antidepressant drugs (nortriptyline for 7, fluoxetine for 15). Patients were monitored for body mass index (BMI), for eating disorder symptoms by the Eating Disorder Inventory (EDI) and the Bulimic Investigation Test (BITE) and for depression and anxiety by the Hamilton Rating Scales for Depression and for Anxiety (HRS-D and -A). The scores were determined before and after 1, 2 and 4 months of therapy. BMI, depression, anxiety and EDI scores improved significantly and equally in both groups during the 4 months of therapy, while BITE scores did not change.","ISSN":"0302-282X","note":"PMID: 7477800","journalAbbreviation":"Neuropsychobiology","language":"eng","author":[{"family":"Brambilla","given":"F."},{"family":"Draisci","given":"A."},{"family":"Peirone","given":"A."},{"family":"Brunetta","given":"M."}],"issued":{"date-parts":[["1995"]]}}}],"schema":"https://github.com/citation-style-language/schema/raw/master/csl-citation.json"} </w:instrText>
            </w:r>
            <w:r w:rsidR="00365B18">
              <w:rPr>
                <w:lang w:val="en-US"/>
              </w:rPr>
              <w:fldChar w:fldCharType="separate"/>
            </w:r>
            <w:r w:rsidR="00365B18" w:rsidRPr="00365B18">
              <w:rPr>
                <w:rFonts w:ascii="Calibri" w:hAnsi="Calibri"/>
              </w:rPr>
              <w:t>(60)</w:t>
            </w:r>
            <w:r w:rsidR="00365B18">
              <w:rPr>
                <w:lang w:val="en-US"/>
              </w:rPr>
              <w:fldChar w:fldCharType="end"/>
            </w:r>
            <w:r w:rsidR="00A93619" w:rsidRPr="00365B18">
              <w:t>, Danziger et al, 1989</w:t>
            </w:r>
            <w:r w:rsidR="00365B18">
              <w:t xml:space="preserve"> </w:t>
            </w:r>
            <w:r w:rsidR="00365B18">
              <w:fldChar w:fldCharType="begin"/>
            </w:r>
            <w:r w:rsidR="00365B18">
              <w:instrText xml:space="preserve"> ADDIN ZOTERO_ITEM CSL_CITATION {"citationID":"TblEO3Qd","properties":{"formattedCitation":"(61)","plainCitation":"(61)"},"citationItems":[{"id":20853,"uris":["http://zotero.org/users/1122014/items/TW29KB53"],"uri":["http://zotero.org/users/1122014/items/TW29KB53"],"itemData":{"id":20853,"type":"article-journal","title":"Is psychotherapy mandatory during the acute refeeding period in the treatment of anorexia nervosa?","container-title":"Journal of Adolescent Health Care: Official Publication of the Society for Adolescent Medicine","page":"328-331","volume":"10","issue":"4","source":"PubMed","abstract":"Forty-five adolescent and preadolescent patients (42 females, three males) with anorexia nervosa (AN) were treated in a pediatric day care unit of a large urban hospital by a multi</w:instrText>
            </w:r>
            <w:r w:rsidR="00365B18" w:rsidRPr="003832FC">
              <w:rPr>
                <w:lang w:val="en-US"/>
              </w:rPr>
              <w:instrText xml:space="preserve">disciplinary team. In our treatment model, the pediatrician has the responsibility for the initial evaluation and physical rehabilitation while the pediatric psychiatrist does the initial evaluation of the patient and family and is available for intervention in an emergency. Parents are actively involved in the treatment program. Family psychotherapy is recommended for each patient and his or her family. Among 45 patients, 24 did not enter psychotherapy during the first 2 months of the refeeding period, while the remaining 21 patients started psychotherapy (family and/or individual) during this period. Weight gain was higher in the group without formal psychotherapy during the initial period of refeeding (7.3 +/- 3.1 kg versus 5 +/- 2.5 kg; p less than 0.01). It is suggested that the initiation of structured psychotherapy is not mandatory and does not contribute to treatment effectiveness in the acute phase when emaciation and negativism may hinder the psychotherapeutic process. We believe a multidisciplinary team, together with the parents, is the treatment of choice during the acute phase of AN.","ISSN":"0197-0070","note":"PMID: 2732113","journalAbbreviation":"J Adolesc Health Care","language":"eng","author":[{"family":"Danziger","given":"Y."},{"family":"Carel","given":"C. A."},{"family":"Tyano","given":"S."},{"family":"Mimouni","given":"M."}],"issued":{"date-parts":[["1989",7]]}}}],"schema":"https://github.com/citation-style-language/schema/raw/master/csl-citation.json"} </w:instrText>
            </w:r>
            <w:r w:rsidR="00365B18">
              <w:fldChar w:fldCharType="separate"/>
            </w:r>
            <w:r w:rsidR="00365B18" w:rsidRPr="003832FC">
              <w:rPr>
                <w:rFonts w:ascii="Calibri" w:hAnsi="Calibri"/>
                <w:lang w:val="en-US"/>
              </w:rPr>
              <w:t>(61)</w:t>
            </w:r>
            <w:r w:rsidR="00365B18">
              <w:fldChar w:fldCharType="end"/>
            </w:r>
            <w:r w:rsidR="00A93619" w:rsidRPr="003832FC">
              <w:rPr>
                <w:lang w:val="en-US"/>
              </w:rPr>
              <w:t>, Deep-</w:t>
            </w:r>
            <w:proofErr w:type="spellStart"/>
            <w:r w:rsidR="00A93619" w:rsidRPr="003832FC">
              <w:rPr>
                <w:lang w:val="en-US"/>
              </w:rPr>
              <w:t>S</w:t>
            </w:r>
            <w:r w:rsidRPr="003832FC">
              <w:rPr>
                <w:lang w:val="en-US"/>
              </w:rPr>
              <w:t>oboslay</w:t>
            </w:r>
            <w:proofErr w:type="spellEnd"/>
            <w:r w:rsidRPr="003832FC">
              <w:rPr>
                <w:lang w:val="en-US"/>
              </w:rPr>
              <w:t xml:space="preserve"> et al. 2000</w:t>
            </w:r>
            <w:r w:rsidR="00365B18" w:rsidRPr="003832FC">
              <w:rPr>
                <w:lang w:val="en-US"/>
              </w:rPr>
              <w:t xml:space="preserve"> </w:t>
            </w:r>
            <w:r w:rsidR="00365B18">
              <w:fldChar w:fldCharType="begin"/>
            </w:r>
            <w:r w:rsidR="00365B18" w:rsidRPr="003832FC">
              <w:rPr>
                <w:lang w:val="en-US"/>
              </w:rPr>
              <w:instrText xml:space="preserve"> ADDIN ZOTERO_ITEM CSL_CITATION {"citationID":"MJIsqxtw","properties":{"formattedCitation":"(62)","plainCitation":"(62)"},"citationItems":[{"id":20855,"uris":["http://zotero.org/users/1122014/items/J379524E"],"uri":["http://zotero.org/users/1122014/items/J379524E"],"itemData":{"id":20855,"type":"article-journal","title":"Weight Gain With Anorexia Nervosa","container-title":"American Journal of Psychiatry","page":"1526-1526","volume":"157","issue":"9","source":"CrossRef","DOI":"10.1176/appi.ajp.157.9.1526","ISSN":"0002-953X, 1535-7228","language":"en","author":[{"family":"Deep-Soboslay","given":"Amy"},{"family":"Sebastiani","given":"Lisa M."},{"family":"Kaye","given":"Walter H."}],"issued":{"date-parts":[["2000",9]]}}}],"schema":"https://github.com/citation-style-language/schema/raw/master/csl-citation.json"} </w:instrText>
            </w:r>
            <w:r w:rsidR="00365B18">
              <w:fldChar w:fldCharType="separate"/>
            </w:r>
            <w:r w:rsidR="00365B18" w:rsidRPr="003832FC">
              <w:rPr>
                <w:rFonts w:ascii="Calibri" w:hAnsi="Calibri"/>
                <w:lang w:val="en-US"/>
              </w:rPr>
              <w:t>(62)</w:t>
            </w:r>
            <w:r w:rsidR="00365B18">
              <w:fldChar w:fldCharType="end"/>
            </w:r>
            <w:r w:rsidRPr="003832FC">
              <w:rPr>
                <w:lang w:val="en-US"/>
              </w:rPr>
              <w:t xml:space="preserve">, </w:t>
            </w:r>
            <w:proofErr w:type="spellStart"/>
            <w:r w:rsidRPr="003832FC">
              <w:rPr>
                <w:lang w:val="en-US"/>
              </w:rPr>
              <w:t>Gerlinghoff</w:t>
            </w:r>
            <w:proofErr w:type="spellEnd"/>
            <w:r w:rsidRPr="003832FC">
              <w:rPr>
                <w:lang w:val="en-US"/>
              </w:rPr>
              <w:t xml:space="preserve"> et</w:t>
            </w:r>
            <w:r w:rsidR="00D62497" w:rsidRPr="003832FC">
              <w:rPr>
                <w:lang w:val="en-US"/>
              </w:rPr>
              <w:t xml:space="preserve"> al. 1991</w:t>
            </w:r>
            <w:r w:rsidR="00365B18" w:rsidRPr="003832FC">
              <w:rPr>
                <w:lang w:val="en-US"/>
              </w:rPr>
              <w:t xml:space="preserve"> </w:t>
            </w:r>
            <w:r w:rsidR="00365B18">
              <w:fldChar w:fldCharType="begin"/>
            </w:r>
            <w:r w:rsidR="00365B18" w:rsidRPr="003832FC">
              <w:rPr>
                <w:lang w:val="en-US"/>
              </w:rPr>
              <w:instrText xml:space="preserve"> ADDIN ZOTERO_ITEM CSL_CITATION {"citationID":"DaC9RBq8","properties":{"formattedCitation":"(63)","plainCitation":"(63)"},"citationItems":[{"id":3326,"uris":["http://zotero.org/users/1122014/items/QUSIDTGQ"],"uri":["http://zotero.org/users/1122014/items/QUSIDTGQ"],"itemData":{"id":3326,"type":"article-journal","title":"Ein Tagklinisches Therapiemodell f</w:instrText>
            </w:r>
            <w:r w:rsidR="00365B18">
              <w:rPr>
                <w:rFonts w:ascii="Calibri" w:hAnsi="Calibri" w:cs="Calibri"/>
              </w:rPr>
              <w:instrText></w:instrText>
            </w:r>
            <w:r w:rsidR="00365B18" w:rsidRPr="003832FC">
              <w:rPr>
                <w:lang w:val="en-US"/>
              </w:rPr>
              <w:instrText>r psychosomatische E</w:instrText>
            </w:r>
            <w:r w:rsidR="00365B18" w:rsidRPr="003832FC">
              <w:rPr>
                <w:rFonts w:ascii="Calibri" w:hAnsi="Calibri" w:cs="Calibri"/>
                <w:lang w:val="en-US"/>
              </w:rPr>
              <w:instrText>á</w:instrText>
            </w:r>
            <w:r w:rsidR="00365B18" w:rsidRPr="003832FC">
              <w:rPr>
                <w:lang w:val="en-US"/>
              </w:rPr>
              <w:instrText>st</w:instrText>
            </w:r>
            <w:r w:rsidR="00365B18" w:rsidRPr="003832FC">
              <w:rPr>
                <w:rFonts w:ascii="Calibri" w:hAnsi="Calibri" w:cs="Calibri"/>
                <w:lang w:val="en-US"/>
              </w:rPr>
              <w:instrText>”</w:instrText>
            </w:r>
            <w:r w:rsidR="00365B18" w:rsidRPr="003832FC">
              <w:rPr>
                <w:lang w:val="en-US"/>
              </w:rPr>
              <w:instrText xml:space="preserve">rungen. [A day hospital model for treating psychosomatic eating disorders.]","container-title":"Verhaltenstherapie","page":"61-65","volume":"1","issue":"1","author":[{"family":"Gerlinghoff","given":"M."},{"family":"Backmund","given":"H."},{"family":"Angenendt","given":"J."},{"family":"Linington","given":"A."}],"issued":{"date-parts":[["1991"]]}}}],"schema":"https://github.com/citation-style-language/schema/raw/master/csl-citation.json"} </w:instrText>
            </w:r>
            <w:r w:rsidR="00365B18">
              <w:fldChar w:fldCharType="separate"/>
            </w:r>
            <w:r w:rsidR="00365B18" w:rsidRPr="003832FC">
              <w:rPr>
                <w:rFonts w:ascii="Calibri" w:hAnsi="Calibri"/>
                <w:lang w:val="en-US"/>
              </w:rPr>
              <w:t>(63)</w:t>
            </w:r>
            <w:r w:rsidR="00365B18">
              <w:fldChar w:fldCharType="end"/>
            </w:r>
            <w:r w:rsidR="00D62497" w:rsidRPr="003832FC">
              <w:rPr>
                <w:lang w:val="en-US"/>
              </w:rPr>
              <w:t>, Herzog et al. 1996</w:t>
            </w:r>
            <w:r w:rsidR="00365B18" w:rsidRPr="003832FC">
              <w:rPr>
                <w:lang w:val="en-US"/>
              </w:rPr>
              <w:t xml:space="preserve"> </w:t>
            </w:r>
            <w:r w:rsidR="00365B18">
              <w:fldChar w:fldCharType="begin"/>
            </w:r>
            <w:r w:rsidR="00365B18" w:rsidRPr="003832FC">
              <w:rPr>
                <w:lang w:val="en-US"/>
              </w:rPr>
              <w:instrText xml:space="preserve"> ADDIN ZOTERO_ITEM CSL_CITATION {"citationID":"o5dWW5D0","properties":{"formattedCitation":"(64)","plainCitation":"(64)"},"citationItems":[{"id":20856,"uris":["http://zotero.org/users/1122014/items/7DE5FK4G"],"uri":["http://zotero.org/users/1122014/items/7DE5FK4G"],"itemData":{"id":20856,"type":"article-journal","title":"[Total symptom-oriented and psychodynamic concept in inpatient treatment of anorexia nervosa. A quasi-experimental comparative study of 40 admission episodes]","container-title":"Psychotherapie, Psychosomatik, Medizinische Psychologie","page":"11-22","volume":"46","issue":"1","source":"PubMed","abstract":"Inpatient treatment programs for severely anorectic patients often combine or integrate psychodynamic approaches with an explicit focus on symptoms. There is a dearth of studies evaluating treatments, let alone in a controlled way. In a quasi-experimental design we compare the normalization of body weight in the 20 consecutive admission episodes before (\"PD\") and the 20 episodes after (\"PD &amp; SY\") introduction and integration of explicit symptom orientation derived from the St. Georges model (Crisp 1980) on a psychoanalytically oriented psychosomatic ward. All patients fulfill ICD-10 criteria for either restrictive (F50.00) or bulimic (F50.01) anorexia nervosa. In addition to AN(C)OVAS growth curve modelling and multi state analysis, a variant of survival analysis, are used to model the shape and temporal course of treatment res</w:instrText>
            </w:r>
            <w:r w:rsidR="00365B18">
              <w:instrText xml:space="preserve">ponses. Clinical features at admission and total duration of treatment and drop-out rates are comparable. The PD &amp; SY group reaches target weight significantly more frequently (14 vs. 5 episodes, p = 0.023) and with a much higher total probability (0.70 vs. 0.25 in the PD group, Cox regression p = 0.002). After a phase of adaptation the treatment team feels relieved by the more systematically structured approach and is now able to treat a far larger number of patients. It does not seem justifiable anymore to withhold anorectic patients explicitely symptom-oriented treatment components. These and other conclusions for clinical practice and research are discussed.","ISSN":"0937-2032","note":"PMID: 8850095","journalAbbreviation":"Psychother Psychosom Med Psychol","language":"ger","author":[{"family":"Herzog","given":"T."},{"family":"Hartmann","given":"A."},{"family":"Falk","given":"C."}],"issued":{"date-parts":[["1996",1]]}}}],"schema":"https://github.com/citation-style-language/schema/raw/master/csl-citation.json"} </w:instrText>
            </w:r>
            <w:r w:rsidR="00365B18">
              <w:fldChar w:fldCharType="separate"/>
            </w:r>
            <w:r w:rsidR="00365B18" w:rsidRPr="00365B18">
              <w:rPr>
                <w:rFonts w:ascii="Calibri" w:hAnsi="Calibri"/>
              </w:rPr>
              <w:t>(64)</w:t>
            </w:r>
            <w:r w:rsidR="00365B18">
              <w:fldChar w:fldCharType="end"/>
            </w:r>
            <w:r w:rsidR="00D62497" w:rsidRPr="00365B18">
              <w:t>, H</w:t>
            </w:r>
            <w:r w:rsidRPr="00365B18">
              <w:t>erzog et al. 2004</w:t>
            </w:r>
            <w:r w:rsidR="00365B18">
              <w:t xml:space="preserve"> </w:t>
            </w:r>
            <w:r w:rsidR="00365B18">
              <w:fldChar w:fldCharType="begin"/>
            </w:r>
            <w:r w:rsidR="00365B18">
              <w:instrText xml:space="preserve"> ADDIN ZOTERO_ITEM CSL_CITATION {"citationID":"FtccyMUj","properties":{"formattedCitation":"(65)","plainCitation":"(65)"},"citationItems":[{"id":104,"uris":["http://zotero.org/users/1122014/items/284G5X3E"],"uri":["http://zotero.org/users/1122014/items/284G5X3E"],"itemData":{"id":104,"type":"article-journal","title":"Lower targetsfor weekly weight gain lead to better results in inpatient treatment of anorexia nervosa. A pilot study.","container-title":"European Eating Disorders Review","page":"164-168","volume":"12","journalAbbreviation":"Eur.Eat.Dis.Rev","author":[{"family":"Herzog","given":"T"},{"family":"Zeeck","given":"A"},{"family":"Hartmann","given":"A"},{"family":"Nickel","given":"T"}],"issued":{"date-parts":[["2004"]]}}}],"schema":"https://github.com/citation-style-language/schema/raw/master/csl-citation.json"} </w:instrText>
            </w:r>
            <w:r w:rsidR="00365B18">
              <w:fldChar w:fldCharType="separate"/>
            </w:r>
            <w:r w:rsidR="00365B18" w:rsidRPr="00365B18">
              <w:rPr>
                <w:rFonts w:ascii="Calibri" w:hAnsi="Calibri"/>
              </w:rPr>
              <w:t>(65)</w:t>
            </w:r>
            <w:r w:rsidR="00365B18">
              <w:fldChar w:fldCharType="end"/>
            </w:r>
            <w:r w:rsidRPr="00365B18">
              <w:t xml:space="preserve">, </w:t>
            </w:r>
            <w:proofErr w:type="spellStart"/>
            <w:r w:rsidRPr="00365B18">
              <w:t>Okamoto</w:t>
            </w:r>
            <w:proofErr w:type="spellEnd"/>
            <w:r w:rsidRPr="00365B18">
              <w:t xml:space="preserve"> et al. 2002</w:t>
            </w:r>
            <w:r w:rsidR="00365B18">
              <w:t xml:space="preserve"> </w:t>
            </w:r>
            <w:r w:rsidR="00365B18">
              <w:fldChar w:fldCharType="begin"/>
            </w:r>
            <w:r w:rsidR="00365B18">
              <w:instrText xml:space="preserve"> ADDIN ZOTERO_ITEM CSL_CITATION {"citationID":"bekTrZ3x","properties":{"formattedCitation":"(66)","plainCitation":"(66)"},"citationItems":[{"id":20860,"uris":["http://zotero.org/users/1122014/items/JF4PBMXM"],"uri":["http://zotero.org/users/1122014/items/JF4PBMXM"],"itemData":{"id":20860,"type":"article-journal","title":"A behavior therapy program combined with liquid nutrition designed for anorexia nervosa","container-title":"Psychiatry and Clinical Neurosciences","page":"515-520","volume":"56","issue":"5","source":"PubMed","abstract":"We have introduced behavior therapy as standard in-patient treatment for anorexia nervosa and have modified the treatment program. At first, we used Fukamachi's activity restriction therapy (FT), followed by Token economy therapy (TET), which combined token economy with FT. Finally, we have developed Kyoto Prefectural University of Medicine Behavior Therapy (KPT). According to KPT, only liquid formula is given in the early stages of hospitalization and a target weight is not set at admission. We examined the effect of these three programs with respect to bodyweight gain. Thirty-five anorexic patients participated in these three programs in our hospital: seven completed FT, seven completed TET and 21 completed KPT. We compared the effects of these three programs on body mass index (BMI). Furthermore, the effects of these three programs on BMI were compared at admission, 1 month after admission and at discharge, 6 months after discharge. In addition, the rate of increase of BMI for the following three periods was investigated: 1 month after admission, total hospitalization (from admission to discharge) and from admission to 6 months after discharge. The result is that KPT was the most effective of the three programs with regard to both the amount and the rate of increase of BMI at all points and there is a significant difference between KPT and FT. This effectiveness may be attributable to the use of an oral liquid formula, the setting of target weight at a later stage of hospitalization and the release of activity restriction based on weight gain.","DOI":"10.1046/j.1440-1819.2002.01047.x","ISSN":"1323-1316","note":"PMID: 12193240","journalAbbreviation":"Psychiatry Clin. Neurosci.","language":"eng","author":[{"family":"Okamoto","given":"Akiko"},{"family":"Yamashita","given":"Tatsuhisa"},{"family":"Nagoshi","given":"Yasuhide"},{"family":"Masui","given":"Yukko"},{"family":"Wada","given":"Yoshihisa"},{"family":"Kashima","given":"Akiko"},{"family":"Arii","given":"Ichiro"},{"family":"Nakamura","given":"Michihiko"},{"family":"Fukui","given":"Kenji"}],"issued":{"date-parts":[["2002",10]]}}}],"schema":"https://github.com/citation-style-language/schema/raw/master/csl-citation.json"} </w:instrText>
            </w:r>
            <w:r w:rsidR="00365B18">
              <w:fldChar w:fldCharType="separate"/>
            </w:r>
            <w:r w:rsidR="00365B18" w:rsidRPr="00365B18">
              <w:rPr>
                <w:rFonts w:ascii="Calibri" w:hAnsi="Calibri"/>
              </w:rPr>
              <w:t>(66)</w:t>
            </w:r>
            <w:r w:rsidR="00365B18">
              <w:fldChar w:fldCharType="end"/>
            </w:r>
            <w:r w:rsidR="00390212">
              <w:t xml:space="preserve">, </w:t>
            </w:r>
            <w:proofErr w:type="spellStart"/>
            <w:r w:rsidR="00390212">
              <w:t>Pertschuk</w:t>
            </w:r>
            <w:proofErr w:type="spellEnd"/>
            <w:r w:rsidR="00390212">
              <w:t xml:space="preserve"> et al 1978</w:t>
            </w:r>
            <w:r w:rsidR="00365B18">
              <w:t xml:space="preserve"> </w:t>
            </w:r>
            <w:r w:rsidR="00390212">
              <w:fldChar w:fldCharType="begin"/>
            </w:r>
            <w:r w:rsidR="00390212">
              <w:instrText xml:space="preserve"> ADDIN ZOTERO_ITEM CSL_CITATION {"citationID":"Tq6ly13m","properties":{"formattedCitation":"(67)","plainCitation":"(67)"},"citationItems":[{"id":20899,"uris":["http://zotero.org/users/1122014/items/NGRPV4JB"],"uri":["http://zotero.org/users/1122014/items/NGRPV4JB"],"itemData":{"id":20899,"type":"article-journal","title":"A multiple-baseline approach to behavioral intervention in anorexia nervosa.","collection-title":"Behavior Therapy","page":"368-376","volume":"9","journalAbbreviation":"Behav Ther","author":[{"family":"Pertschuk","given":"M"},{"family":"Edwards","given":"N"},{"family":"Pomerleau","given":"O"}],"issued":{"date-parts":[["1978"]]}}}],"schema":"https://github.com/citation-style-language/schema/raw/master/csl-citation.json"} </w:instrText>
            </w:r>
            <w:r w:rsidR="00390212">
              <w:fldChar w:fldCharType="separate"/>
            </w:r>
            <w:r w:rsidR="00390212" w:rsidRPr="00390212">
              <w:rPr>
                <w:rFonts w:ascii="Calibri" w:hAnsi="Calibri"/>
              </w:rPr>
              <w:t>(67)</w:t>
            </w:r>
            <w:r w:rsidR="00390212">
              <w:fldChar w:fldCharType="end"/>
            </w:r>
            <w:r w:rsidRPr="00365B18">
              <w:t xml:space="preserve">, </w:t>
            </w:r>
            <w:proofErr w:type="spellStart"/>
            <w:r w:rsidRPr="00365B18">
              <w:t>Pertschuk</w:t>
            </w:r>
            <w:proofErr w:type="spellEnd"/>
            <w:r w:rsidRPr="00365B18">
              <w:t xml:space="preserve"> et al. 1981</w:t>
            </w:r>
            <w:r w:rsidR="00365B18">
              <w:t xml:space="preserve"> </w:t>
            </w:r>
            <w:r w:rsidR="00365B18">
              <w:fldChar w:fldCharType="begin"/>
            </w:r>
            <w:r w:rsidR="00390212">
              <w:instrText xml:space="preserve"> ADDIN ZOTERO_ITEM CSL_CITATION {"citationID":"30FQRCNf","properties":{"formattedCitation":"(68)","plainCitation":"(68)"},"citationItems":[{"id":20862,"uris":["http://zotero.org/users/1122014/items/F8PM3P2J"],"uri":["http://zotero.org/users/1122014/items/F8PM3P2J"],"itemData":{"id":20862,"type":"article-journal","title":"The treatment of anorexia nervosa with total parenteral nutrition","container-title":"Biological Psychiatry","page":"539-550","volume":"16","issue":"6","source":"PubMed","abstract":"Treatment outcome of 11 anorectic patients receiving total parenteral nutrition (TPN) is compared with outcome of anorectic patients receiving standard behaviorally oriented inpatient therapy. TPN resulted in significantly more rapid weight gain. Most patients could be successfully weaned from TPN to enteral feeding with continued weight gain. Complications during TPN were common including transaminase elevations and electrolyte imbalance. There was one death in the series. The role of TPN in the management of anorexia nervosa is discussed.","ISSN":"0006-3223","note":"PMID: 6789899","journalAbbreviation":"Biol. Psychiatry","language":"eng","author":[{"family":"Pertschuk","given":"M. J."},{"family":"Forster","given":"J."},{"family":"Buzby","given":"G."},{"family":"Mullen","given":"J. L."}],"issued":{"date-parts":[["1981",6]]}}}],"schema":"https://github.com/citation-style-language/schema/raw/master/csl-citation.json"} </w:instrText>
            </w:r>
            <w:r w:rsidR="00365B18">
              <w:fldChar w:fldCharType="separate"/>
            </w:r>
            <w:r w:rsidR="00390212" w:rsidRPr="00390212">
              <w:rPr>
                <w:rFonts w:ascii="Calibri" w:hAnsi="Calibri"/>
              </w:rPr>
              <w:t>(68)</w:t>
            </w:r>
            <w:r w:rsidR="00365B18">
              <w:fldChar w:fldCharType="end"/>
            </w:r>
            <w:r w:rsidRPr="00365B18">
              <w:t>, Waller et al  2003</w:t>
            </w:r>
            <w:r w:rsidR="00365B18">
              <w:t xml:space="preserve"> </w:t>
            </w:r>
            <w:r w:rsidR="00365B18">
              <w:fldChar w:fldCharType="begin"/>
            </w:r>
            <w:r w:rsidR="00390212">
              <w:instrText xml:space="preserve"> ADDIN ZOTERO_ITEM CSL_CITATION {"citationID":"VYTlF0l9","properties":{"formattedCitation":"(69)","plainCitation":"(69)"},"citationItems":[{"id":20864,"uris":["http://zotero.org/users/1122014/items/7H682EVP"],"uri":["http://zotero.org/users/1122014/items/7H682EVP"],"itemData":{"id":20864,"type":"article-journal","title":"Three-Year Follow-up Study of Children and Adolescents with Anorexia Nervosa Initially Treated in a Continuum of Care Program","container-title":"Eating Disorders","page":"63-72","volume":"11","issue":"2","source":"CrossRef","DOI":"10.1080/10640260390199262","ISSN":"1064-0266, 1532-530X","language":"en","author":[{"family":"Waller","given":"David A."},{"family":"Mugan","given":"Monica N."},{"family":"Morshed","given":"Tanya"},{"family":"Stetnick","given":"Jessica"},{"family":"Cummings","given":"Maria"},{"family":"Hynan","given":"Linda S."}],"issued":{"date-parts":[["2003",4]]}}}],"schema":"https://github.com/citation-style-language/schema/raw/master/csl-citation.json"} </w:instrText>
            </w:r>
            <w:r w:rsidR="00365B18">
              <w:fldChar w:fldCharType="separate"/>
            </w:r>
            <w:r w:rsidR="00390212" w:rsidRPr="00390212">
              <w:rPr>
                <w:rFonts w:ascii="Calibri" w:hAnsi="Calibri"/>
              </w:rPr>
              <w:t>(69)</w:t>
            </w:r>
            <w:r w:rsidR="00365B18">
              <w:fldChar w:fldCharType="end"/>
            </w:r>
            <w:r w:rsidRPr="00365B18">
              <w:t>, Zeeck et al. 2006</w:t>
            </w:r>
            <w:r w:rsidR="00365B18">
              <w:t xml:space="preserve"> </w:t>
            </w:r>
            <w:r w:rsidR="00365B18">
              <w:fldChar w:fldCharType="begin"/>
            </w:r>
            <w:r w:rsidR="00390212">
              <w:instrText xml:space="preserve"> ADDIN ZOTERO_ITEM CSL_CITATION {"citationID":"WKhhMK5s","properties":{"formattedCitation":"(70)","plainCitation":"(70)"},"citationItems":[{"id":3848,"uris":["http://zotero.org/users/1122014/items/TT6ERUKT"],"uri":["http://zotero.org/users/1122014/items/TT6ERUKT"],"itemData":{"id":3848,"type":"article-journal","title":"Zum Vergleich station„rer und tagesklinischer Therapie bei Anorexia Nervosa.","container-title":"Zeitschrift f</w:instrText>
            </w:r>
            <w:r w:rsidR="00390212">
              <w:rPr>
                <w:rFonts w:ascii="Calibri" w:hAnsi="Calibri" w:cs="Calibri"/>
              </w:rPr>
              <w:instrText></w:instrText>
            </w:r>
            <w:r w:rsidR="00390212">
              <w:instrText xml:space="preserve">r Psychosomatische Medizin und Psychotherapie","page":"190-203","volume":"52 (2)","author":[{"family":"Zeeck","given":"A"},{"family":"Hartmann","given":"A"},{"family":"Wetzler-Burmeister","given":"E"},{"family":"Wirsching","given":"M"}],"issued":{"date-parts":[["2006"]]}}}],"schema":"https://github.com/citation-style-language/schema/raw/master/csl-citation.json"} </w:instrText>
            </w:r>
            <w:r w:rsidR="00365B18">
              <w:fldChar w:fldCharType="separate"/>
            </w:r>
            <w:r w:rsidR="00390212" w:rsidRPr="00390212">
              <w:rPr>
                <w:rFonts w:ascii="Calibri" w:hAnsi="Calibri"/>
              </w:rPr>
              <w:t>(70)</w:t>
            </w:r>
            <w:r w:rsidR="00365B18">
              <w:fldChar w:fldCharType="end"/>
            </w:r>
            <w:r w:rsidRPr="00365B18">
              <w:t>, Geller et al. 200</w:t>
            </w:r>
            <w:r w:rsidRPr="00390212">
              <w:t>5</w:t>
            </w:r>
            <w:r w:rsidR="0032758E" w:rsidRPr="00390212">
              <w:t xml:space="preserve"> </w:t>
            </w:r>
            <w:r w:rsidR="00390212" w:rsidRPr="00390212">
              <w:fldChar w:fldCharType="begin"/>
            </w:r>
            <w:r w:rsidR="00390212" w:rsidRPr="00390212">
              <w:instrText xml:space="preserve"> ADDIN ZOTERO_ITEM CSL_CITATION {"citationID":"Z5JYY1rZ","properties":{"formattedCitation":"(71)","plainCitation":"(71)"},"citationItems":[{"id":20901,"uris":["http://zotero.org/users/1122014/items/IE5F2XWN"],"uri":["http://zotero.org/users/1122014/items/IE5F2XWN"],"itemData":{"id":20901,"type":"article-journal","title":"Tracking readiness and motivation for change in individuals with eating disorders over the course of treatment.","collection-title":"Cognitive Therapy and Research","page":"611-625","volume":"29","journalAbbreviation":"Cogn Ther Res","author":[{"family":"Geller","given":"J"},{"family":"Zaitsoff","given":"S"},{"family":"Srikameswaran","given":"S"}],"issued":{"date-parts":[["2005"]]}}}],"schema":"https://github.com/citation-style-language/schema/raw/master/csl-citation.json"} </w:instrText>
            </w:r>
            <w:r w:rsidR="00390212" w:rsidRPr="00390212">
              <w:fldChar w:fldCharType="separate"/>
            </w:r>
            <w:r w:rsidR="00390212" w:rsidRPr="00390212">
              <w:rPr>
                <w:rFonts w:ascii="Calibri" w:hAnsi="Calibri"/>
              </w:rPr>
              <w:t>(71)</w:t>
            </w:r>
            <w:r w:rsidR="00390212" w:rsidRPr="00390212">
              <w:fldChar w:fldCharType="end"/>
            </w:r>
            <w:r w:rsidRPr="00390212">
              <w:t>,</w:t>
            </w:r>
            <w:r w:rsidRPr="00365B18">
              <w:t xml:space="preserve"> </w:t>
            </w:r>
            <w:proofErr w:type="spellStart"/>
            <w:r w:rsidRPr="00365B18">
              <w:t>Santonastaso</w:t>
            </w:r>
            <w:proofErr w:type="spellEnd"/>
            <w:r w:rsidRPr="00365B18">
              <w:t xml:space="preserve"> et al. 2001</w:t>
            </w:r>
            <w:r w:rsidR="0032758E">
              <w:t xml:space="preserve"> </w:t>
            </w:r>
            <w:r w:rsidR="0032758E">
              <w:fldChar w:fldCharType="begin"/>
            </w:r>
            <w:r w:rsidR="00390212">
              <w:instrText xml:space="preserve"> ADDIN ZOTERO_ITEM CSL_CITATION {"citationID":"uyA6y9ok","properties":{"formattedCitation":"(72)","plainCitation":"(72)"},"citationItems":[{"id":20432,"uris":["http://zotero.org/users/1122014/items/PQKEZ58C"],"uri":["http://zotero.org/users/1122014/items/PQKEZ58C"],"itemData":{"id":20432,"type":"article-journal","title":"Sertraline in the treatment of restricting anorexia nervosa: an open controlled trial","container-title":"Journal of Child and Adolescent Psychopharmacology","page":"143-150","volume":"11","issue":"2","source":"PubMed","abstract":"Few studies to date have examined the usefulness of selective serotonin reuptake inhibitors (SSRIs) in an outpatient multidisciplinary treatment of anoxrexia nervosa. The present study consists of an open, controlled trial of sertraline in a sample of 11 restricting-type anorexics, treated in an outpatient setting, compared with a control group of patients with similar characteristics. All subjects were assessed by means of a structured interview and self-reported questionnaires at baseline and after 14 weeks of treatment. Body weight and diagnostic status were evaluated again after a 64-week follow-up. At the 14-week follow-up, the sertraline group reported a significantly greater improvement of depressive symptoms, ineffectiveness, lack of interoceptive awareness, and perfectionism when compared to the control group. Both groups reported a significant improvement in body weight. At the 64-week follow-up, only one patient of the sertraline group and five patients of the control group still had a full diagnosis of an eating disorder. Further studies are necessary to define the role of sertraline and of other SSRIs in the treatment of anorexia nervosa.","DOI":"10.1089/104454601750284045","ISSN":"1044-5463","note":"PMID: 11436953","shortTitle":"Sertraline in the treatment of restricting anorexia nervosa","journalAbbreviation":"J Child Adolesc Psychopharmacol","language":"eng","author":[{"family":"Santonastaso","given":"P."},{"family":"Friederici","given":"S."},{"family":"Favaro","given":"A."}],"issued":{"date-parts":[["2001"]]}}}],"schema":"https://github.com/citation-style-language/schema/raw/master/csl-citation.json"} </w:instrText>
            </w:r>
            <w:r w:rsidR="0032758E">
              <w:fldChar w:fldCharType="separate"/>
            </w:r>
            <w:r w:rsidR="00390212" w:rsidRPr="00390212">
              <w:rPr>
                <w:rFonts w:ascii="Calibri" w:hAnsi="Calibri"/>
              </w:rPr>
              <w:t>(72)</w:t>
            </w:r>
            <w:r w:rsidR="0032758E">
              <w:fldChar w:fldCharType="end"/>
            </w:r>
            <w:r w:rsidRPr="00365B18">
              <w:t xml:space="preserve">, </w:t>
            </w:r>
            <w:proofErr w:type="spellStart"/>
            <w:r w:rsidRPr="00365B18">
              <w:t>Ro</w:t>
            </w:r>
            <w:proofErr w:type="spellEnd"/>
            <w:r w:rsidRPr="00365B18">
              <w:t xml:space="preserve"> et al. 2004</w:t>
            </w:r>
            <w:r w:rsidR="0032758E">
              <w:t xml:space="preserve"> </w:t>
            </w:r>
            <w:r w:rsidR="0032758E">
              <w:fldChar w:fldCharType="begin"/>
            </w:r>
            <w:r w:rsidR="00390212">
              <w:instrText xml:space="preserve"> ADDIN ZOTERO_ITEM CSL_CITATION {"citationID":"67Dx64p8","properties":{"formattedCitation":"(73)","plainCitation":"(73)"},"citationItems":[{"id":20868,"uris":["http://zotero.org/users/1122014/items/HJ9FQE59"],"uri":["http://zotero.org/users/1122014/items/HJ9FQE59"],"itemData":{"id":20868,"type":"article-journal","title":"Short-term follow-up of adults with long standing anorexia nervosa or non-specified eating disorder after inpatient treatment","container-title":"Eating and weight disorders: EWD","page":"62-68","volume":"9","issue":"1","source":"PubMed","abstract":"OBJECTIVE: There are few follow-up studies on outcome for patients with long standing anorexia nervosa (AN) or non-specified eating disorder with several comorbid psychiatric disorders. Inpatient treatment is one option for these patients. The aim of this prospective study was to report one-year follow-up for a consecutive sample of these patients after an inpatient treatment program.\nMETHOD: All 24 patients with a mean age of 28 years and mean duration of an eating disorder of 11 years were treated in a 23-week inpatient group treatment program for AN. Patients were assessed using Eating Disorder Examination interview (EDE), Eating Disorder Inventory (EDI) and Symptom Check List (SCL-90-R) at pre-treatment, post-treatment and at one year after start of treatment. At the follow-up 24 patients were personally interviewed. On admission 12 (50%) had AN, 8 (33%) non-specified eating disorder (EDNOS) and 4 (17%) bulimia nervosa (BN). All had previously suffered from AN and were clinically evaluated to have mostly anorectic psychopathology.\nRESULTS: Ten (42%) patients had improved at follow-up and 14 (58%) had a poor outcome. There was a moderate but significant improvement on the EDE, EDI and GSI from pre-treatment to follow-up. The improvement occurred during inpatient treatment, and no significant differences from post-treatment to follow-up were found. Patients with low weight on admission showed a significant mean weight increase of about 4 kg at the follow-up.\nCONCLUSIONS: At one-year follow-up there was a moderate reduction of eating disorder symptoms and general psychiatric symptoms for patients with long standing anorexic symptoms. The improvement occurred during inpatient treatment. Inpatient treatment may be a treatment option in long-time rehabilitation for some of these patients.","ISSN":"1124-4909","note":"PMID: 15185836","journalAbbreviation":"Eat Weight Disord","language":"eng","author":[{"family":"Rø","given":"O."},{"family":"Martinsen","given":"E. W."},{"family":"Hoffart","given":"A."},{"family":"Rosenvinge","given":"J. H."}],"issued":{"date-parts":[["2004",3]]}}}],"schema":"https://github.com/citation-style-language/schema/raw/master/csl-citation.json"} </w:instrText>
            </w:r>
            <w:r w:rsidR="0032758E">
              <w:fldChar w:fldCharType="separate"/>
            </w:r>
            <w:r w:rsidR="00390212" w:rsidRPr="00390212">
              <w:rPr>
                <w:rFonts w:ascii="Calibri" w:hAnsi="Calibri"/>
              </w:rPr>
              <w:t>(73)</w:t>
            </w:r>
            <w:r w:rsidR="0032758E">
              <w:fldChar w:fldCharType="end"/>
            </w:r>
            <w:r w:rsidRPr="00365B18">
              <w:t xml:space="preserve">, </w:t>
            </w:r>
            <w:proofErr w:type="spellStart"/>
            <w:r w:rsidRPr="00365B18">
              <w:t>Vandereycken</w:t>
            </w:r>
            <w:proofErr w:type="spellEnd"/>
            <w:r w:rsidRPr="00365B18">
              <w:t xml:space="preserve"> et al, 1978</w:t>
            </w:r>
            <w:r w:rsidR="0032758E">
              <w:t xml:space="preserve"> </w:t>
            </w:r>
            <w:r w:rsidR="00390212">
              <w:fldChar w:fldCharType="begin"/>
            </w:r>
            <w:r w:rsidR="00390212">
              <w:instrText xml:space="preserve"> ADDIN ZOTERO_ITEM CSL_CITATION {"citationID":"2wxV5xax","properties":{"formattedCitation":"(74)","plainCitation":"(74)"},"citationItems":[{"id":20900,"uris":["http://zotero.org/users/1122014/items/3RKPSC9V"],"uri":["http://zotero.org/users/1122014/items/3RKPSC9V"],"itemData":{"id":20900,"type":"article-journal","title":"Short-term weight restauration in anorexia nervosa through operant conditioning.","collection-title":"Scandinavian Journal of Behavior Therapy","page":"221-236","volume":"7","journalAbbreviation":"Scand J Behav Ther","author":[{"family":"Vandereycken","given":"W"},{"family":"Pieters","given":"G"}],"issued":{"date-parts":[["1978"]]}}}],"schema":"https://github.com/citation-style-language/schema/raw/master/csl-citation.json"} </w:instrText>
            </w:r>
            <w:r w:rsidR="00390212">
              <w:fldChar w:fldCharType="separate"/>
            </w:r>
            <w:r w:rsidR="00390212" w:rsidRPr="00390212">
              <w:rPr>
                <w:rFonts w:ascii="Calibri" w:hAnsi="Calibri"/>
              </w:rPr>
              <w:t>(74)</w:t>
            </w:r>
            <w:r w:rsidR="00390212">
              <w:fldChar w:fldCharType="end"/>
            </w:r>
            <w:r w:rsidRPr="00365B18">
              <w:t xml:space="preserve">, </w:t>
            </w:r>
            <w:proofErr w:type="spellStart"/>
            <w:r w:rsidRPr="00365B18">
              <w:t>Piran</w:t>
            </w:r>
            <w:proofErr w:type="spellEnd"/>
            <w:r w:rsidRPr="00365B18">
              <w:t xml:space="preserve"> et</w:t>
            </w:r>
            <w:r w:rsidR="00365B18" w:rsidRPr="00365B18">
              <w:t xml:space="preserve"> al, 1989</w:t>
            </w:r>
            <w:r w:rsidR="0032758E">
              <w:t xml:space="preserve"> </w:t>
            </w:r>
            <w:r w:rsidR="00390212">
              <w:fldChar w:fldCharType="begin"/>
            </w:r>
            <w:r w:rsidR="00390212">
              <w:instrText xml:space="preserve"> ADDIN ZOTERO_ITEM CSL_CITATION {"citationID":"HduDA4Mn","properties":{"formattedCitation":"(75)","plainCitation":"(75)"},"citationItems":[{"id":20902,"uris":["http://zotero.org/users/1122014/items/9ZU9Q5MN"],"uri":["http://zotero.org/users/1122014/items/9ZU9Q5MN"],"itemData":{"id":20902,"type":"article-journal","title":"Evaluation of a day hospital for eating disorders.","collection-title":"International Journal of Eating Disorders","page":"523-532","volume":"8","journalAbbreviation":"Int J Eat Disord","author":[{"family":"Piran","given":"N"},{"family":"Langdon","given":"L"},{"family":"Kaplan","given":"A"},{"family":"Garfinkel","given":"P"}],"issued":{"date-parts":[["1989"]]}}}],"schema":"https://github.com/citation-style-language/schema/raw/master/csl-citation.json"} </w:instrText>
            </w:r>
            <w:r w:rsidR="00390212">
              <w:fldChar w:fldCharType="separate"/>
            </w:r>
            <w:r w:rsidR="00390212" w:rsidRPr="00390212">
              <w:rPr>
                <w:rFonts w:ascii="Calibri" w:hAnsi="Calibri"/>
              </w:rPr>
              <w:t>(75)</w:t>
            </w:r>
            <w:r w:rsidR="00390212">
              <w:fldChar w:fldCharType="end"/>
            </w:r>
            <w:r w:rsidR="0032758E">
              <w:t xml:space="preserve">, </w:t>
            </w:r>
            <w:proofErr w:type="spellStart"/>
            <w:r w:rsidRPr="00365B18">
              <w:t>Shugar</w:t>
            </w:r>
            <w:proofErr w:type="spellEnd"/>
            <w:r w:rsidRPr="00365B18">
              <w:t xml:space="preserve"> et al. 1995</w:t>
            </w:r>
            <w:r w:rsidR="0032758E">
              <w:t xml:space="preserve"> </w:t>
            </w:r>
            <w:r w:rsidR="0032758E">
              <w:fldChar w:fldCharType="begin"/>
            </w:r>
            <w:r w:rsidR="00390212">
              <w:instrText xml:space="preserve"> ADDIN ZOTERO_ITEM CSL_CITATION {"citationID":"7FV8AkaZ","properties":{"formattedCitation":"(76)","plainCitation":"(76)"},"citationItems":[{"id":20870,"uris":["http://zotero.org/users/1122014/items/QGWQ5BZA"],"uri":["http://zotero.org/users/1122014/items/QGWQ5BZA"],"itemData":{"id":20870,"type":"article-journal","title":"Aggressive family communication, weight gain, and improved eating attitudes during systemic family therapy for anorexia nervosa","container-title":"The International Journal of Eating Disorders","page":"23-31","volume":"17","issue":"1","source":"PubMed","abstract":"During systemic family therapy with 15 hospitalized anorexics, family communication was evaluated, using a Family Aggression Scale developed by one of the authors. Initially members communicated aggression covertly. This finding may partially explain the common clinical observation that the families of anorexics present a strong facade of togetherness and avoid overt conflict. During therapy members shifted from covert communication of aggression to covert communication of aggression. This shift correlated with improvement in subjects' eating attitudes reflected by their EAT-26 scores. All subjects gained weight. Greater weight gain occurred in subjects whose families had low levels of covert or indirect aggression. A regression analysis showed that 86% of the variance in weight gain was predicted by two leading indicators in the middle phase of treatment. Two other factors accounted for 64% of the variance in EAT scores. The findings of this study suggest that family aggression as measured by the Family Aggression Scale is a significant index of pathology in anorexics' families and is also a clinically meaningful measure of improved conflict resolution during systemic family therapy.","ISSN":"0276-3478","note":"PMID: 7894449","journalAbbreviation":"Int J Eat Disord","language":"eng","author":[{"family":"Shugar","given":"G."},{"family":"Krueger","given":"S."}],"issued":{"date-parts":[["1995",1]]}}}],"schema":"https://github.com/citation-style-language/schema/raw/master/csl-citation.json"} </w:instrText>
            </w:r>
            <w:r w:rsidR="0032758E">
              <w:fldChar w:fldCharType="separate"/>
            </w:r>
            <w:r w:rsidR="00390212" w:rsidRPr="00390212">
              <w:rPr>
                <w:rFonts w:ascii="Calibri" w:hAnsi="Calibri"/>
              </w:rPr>
              <w:t>(76)</w:t>
            </w:r>
            <w:r w:rsidR="0032758E">
              <w:fldChar w:fldCharType="end"/>
            </w:r>
            <w:r w:rsidRPr="00365B18">
              <w:t xml:space="preserve">, </w:t>
            </w:r>
            <w:proofErr w:type="spellStart"/>
            <w:r w:rsidRPr="00365B18">
              <w:t>Gerlinghoff</w:t>
            </w:r>
            <w:proofErr w:type="spellEnd"/>
            <w:r w:rsidRPr="00365B18">
              <w:t xml:space="preserve"> et al. 1998</w:t>
            </w:r>
            <w:r w:rsidR="0032758E">
              <w:t xml:space="preserve"> </w:t>
            </w:r>
            <w:r w:rsidR="0032758E">
              <w:fldChar w:fldCharType="begin"/>
            </w:r>
            <w:r w:rsidR="00390212">
              <w:instrText xml:space="preserve"> ADDIN ZOTERO_ITEM CSL_CITATION {"citationID":"EMRmRhIO","properties":{"formattedCitation":"(77)","plainCitation":"(77)"},"citationItems":[{"id":4285,"uris":["http://zotero.org/users/1122014/items/WI7R2KUD"],"uri":["http://zotero.org/users/1122014/items/WI7R2KUD"],"itemData":{"id":4285,"type":"article-journal","title":"Evaluation of a day treatment programme for eating disorders.","container-title":"European Eating Disorders Review","page":"96-106","volume":"6","abstract":"Evaluated the effectiveness of a day hospital treatment program for patients with eating disorders otherwise requiring inpatient treatment. The program is presented and the characteristics of 106 consecutive patients (mean age 23.4 years, 3 male) at presentation, including scores on the Symptom Checklist (SCL-90-R) and Eating Disorder Inventory (EDI), are described. Sixty-five patients, 14 with anorexia nervosa, 47 with bulimia nervosa, and 4 with a not otherwise specified eating disorder (according to the Diagnostic and Statistical Manual of Mental Disorders, 4th Edition, DSM-IV), participated in an outcome study. Patients were discharged after 2-203 days (average 95 days) and followed up 6-33 months later, when a physical examination and extended interview assessed weight change and eating behavior. The Eating Disorder Evaluation Scale (EDES), EDI, and SCL-90-R were administered. A significant weight increase was found in anorexic patients, with a clear decrease in average number of binges in all bulimic patients. Psychological, sexual, and socioeconomic adjustment were significantly improved. The EDES indicated over 70 percent good or very good outcome. Implications of these findings and the advantages of the day care setting are discussed. (V.K. - ZPID)","journalAbbreviation":"Eur.Eat.Dis.Rev","author":[{"family":"Gerlinghoff","given":"M."},{"family":"Backmund","given":"H."},{"family":"Franzen","given":"U."}],"issued":{"date-parts":[["1998"]]}}}],"schema":"https://github.com/citation-style-language/schema/raw/master/csl-citation.json"} </w:instrText>
            </w:r>
            <w:r w:rsidR="0032758E">
              <w:fldChar w:fldCharType="separate"/>
            </w:r>
            <w:r w:rsidR="00390212" w:rsidRPr="00390212">
              <w:rPr>
                <w:rFonts w:ascii="Calibri" w:hAnsi="Calibri"/>
              </w:rPr>
              <w:t>(77)</w:t>
            </w:r>
            <w:r w:rsidR="0032758E">
              <w:fldChar w:fldCharType="end"/>
            </w:r>
            <w:r w:rsidRPr="00365B18">
              <w:t>, Andersen et al. 1996</w:t>
            </w:r>
            <w:r w:rsidR="0032758E">
              <w:t xml:space="preserve"> </w:t>
            </w:r>
            <w:r w:rsidR="0032758E">
              <w:fldChar w:fldCharType="begin"/>
            </w:r>
            <w:r w:rsidR="00390212">
              <w:instrText xml:space="preserve"> ADDIN ZOTERO_ITEM CSL_CITATION {"citationID":"ykMkyjEf","properties":{"formattedCitation":"(78)","plainCitation":"(78)"},"citationItems":[{"id":20872,"uris":["http://zotero.org/users/1122014/items/AQ5WPJ5A"],"uri":["http://zotero.org/users/1122014/items/AQ5WPJ5A"],"itemData":{"id":20872,"type":"article-journal","title":"Improved eating behavior in eating-disordered inpatients after treatment: Documentation in a naturalistic setting","container-title":"International Journal of Eating Disorders","page":"397-403","volume":"20","issue":"4","source":"CrossRef","DOI":"10.1002/(SICI)1098-108X(199612)20:4&lt;397::AID-EAT7&gt;3.0.CO;2-I","ISSN":"0276-3478, 1098-108X","shortTitle":"Improved eating behavior in eating-disordered inpatients after treatment","language":"en","author":[{"family":"Andersen","given":"Arnold E."},{"family":"Stoner","given":"Susan A."},{"family":"Rolls","given":"Barbara J."}],"issued":{"date-parts":[["1996",12]]}}}],"schema":"https://github.com/citation-style-language/schema/raw/master/csl-citation.json"} </w:instrText>
            </w:r>
            <w:r w:rsidR="0032758E">
              <w:fldChar w:fldCharType="separate"/>
            </w:r>
            <w:r w:rsidR="00390212" w:rsidRPr="00390212">
              <w:rPr>
                <w:rFonts w:ascii="Calibri" w:hAnsi="Calibri"/>
              </w:rPr>
              <w:t>(78)</w:t>
            </w:r>
            <w:r w:rsidR="0032758E">
              <w:fldChar w:fldCharType="end"/>
            </w:r>
            <w:r w:rsidRPr="00365B18">
              <w:t>, Barbarich et al. 2004</w:t>
            </w:r>
            <w:r w:rsidR="0032758E">
              <w:t xml:space="preserve"> </w:t>
            </w:r>
            <w:r w:rsidR="0032758E">
              <w:fldChar w:fldCharType="begin"/>
            </w:r>
            <w:r w:rsidR="00390212">
              <w:instrText xml:space="preserve"> ADDIN ZOTERO_ITEM CSL_CITATION {"citationID":"ovg2nIDn","properties":{"formattedCitation":"(79)","plainCitation":"(79)"},"citationItems":[{"id":20377,"uris":["http://zotero.org/users/1122014/items/295XS2MW"],"uri":["http://zotero.org/users/1122014/items/295XS2MW"],"itemData":{"id":20377,"type":"article-journal","title":"An open trial of olanzapine in anorexia nervosa","container-title":"The Journal of Clinical Psychiatry","page":"1480-1482","volume":"65","issue":"11","source":"PubMed","abstract":"BACKGROUND: Recent reports raise the possibility that olanzapine can assist weight gain and improve behavioral symptoms during refeeding in anorexia nervosa.\nMETHOD: Seventeen DSM-IV anorexia nervosa subjects hospitalized between May 1999 and October 2000 were enrolled in open-label treatment with olanzapine for up to 6 weeks. Baseline weight and symptoms were compared to patients' status at the end of treatment.\nRESULTS: Olanzapine administration was associated with a significant reduction in depression, anxiety, and core eating disorder symptoms, and a significant increase in weight. A comparison with our historical data suggests that subjects in this study had a significantly greater decrease in depression.\nCONCLUSION: These data lend support to the possibility that olanzapine may be useful in treating anorexia nervosa. However, a controlled trial is necessary to demonstrate that olanzapine is efficacious.","ISSN":"0160-6689","note":"PMID: 15554759","journalAbbreviation":"J Clin Psychiatry","language":"eng","author":[{"family":"Barbarich","given":"Nicole C."},{"family":"McConaha","given":"Claire W."},{"family":"Gaskill","given":"Jill"},{"family":"La Via","given":"Maria"},{"family":"Frank","given":"Guido K."},{"family":"Achenbach","given":"Sarah"},{"family":"Plotnicov","given":"Katherine H."},{"family":"Kaye","given":"Walter H."}],"issued":{"date-parts":[["2004",11]]}}}],"schema":"https://github.com/citation-style-language/schema/raw/master/csl-citation.json"} </w:instrText>
            </w:r>
            <w:r w:rsidR="0032758E">
              <w:fldChar w:fldCharType="separate"/>
            </w:r>
            <w:r w:rsidR="00390212" w:rsidRPr="00390212">
              <w:rPr>
                <w:rFonts w:ascii="Calibri" w:hAnsi="Calibri"/>
              </w:rPr>
              <w:t>(79)</w:t>
            </w:r>
            <w:r w:rsidR="0032758E">
              <w:fldChar w:fldCharType="end"/>
            </w:r>
            <w:r w:rsidR="0032758E">
              <w:t xml:space="preserve">, </w:t>
            </w:r>
            <w:proofErr w:type="spellStart"/>
            <w:r w:rsidR="0032758E">
              <w:t>Fassin</w:t>
            </w:r>
            <w:r w:rsidRPr="00365B18">
              <w:t>o</w:t>
            </w:r>
            <w:proofErr w:type="spellEnd"/>
            <w:r w:rsidRPr="00365B18">
              <w:t xml:space="preserve"> et al. 2001</w:t>
            </w:r>
            <w:r w:rsidR="0032758E">
              <w:t xml:space="preserve"> </w:t>
            </w:r>
            <w:r w:rsidR="0032758E">
              <w:fldChar w:fldCharType="begin"/>
            </w:r>
            <w:r w:rsidR="00390212">
              <w:instrText xml:space="preserve"> ADDIN ZOTERO_ITEM CSL_CITATION {"citationID":"vkbprav1","properties":{"formattedCitation":"(80)","plainCitation":"(80)"},"citationItems":[{"id":20875,"uris":["http://zotero.org/users/1122014/items/FQZ9HCTJ"],"uri":["http://zotero.org/users/1122014/items/FQZ9HCTJ"],"itemData":{"id":20875,"type":"article-journal","title":"Nonresponder anorectic patients after 6 months of multimodal treatment: predictors of outcome","container-title":"European Psychiatry: The Journal of the Association of European Psychiatrists","page":"466-473","volume":"16","issue":"8","source":"PubMed","abstract":"Currently the therapy of anorexia nervosa is a relevant clinical problem. The percentage of patients who respond to short-term pharmacotherapy and psychotherapy is still low and the condition often leads to chronic pathology or death. The present study aims to determine outcome predictors beyond personality traits, eating psychopathology, or particular clinical features. Forty patients with restricter type anorexia nervosa were tested, at T0 and after 180 days, with psychometric tests and clinical evaluation instruments. Patients were then divided into two groups. One group included patients who showed relevant clinical improvement; the other included not-yet-improved patients. A lower Novelty Seeking, higher levels of Ascetism and Maturity Fears characterised the not-yet-improved group. Correlation showed evidence of diverse bonds between personality and psychopathology in the improved and not-yet-improved groups. The psychopathology of non-yet-improved patients seemed to be more linked to their temperamental features, whereas improved patients seemed to be more influenced by their character. Different levels of psychological functioning can be expressed. The present data suggest focusing pharmacotherapy and psychotherapy, even family counseling, with a progression more strictly related to the current personality functioning level and psychopathology of each patient.","ISSN":"0924-9338","note":"PMID: 11777737","shortTitle":"Nonresponder anorectic patients after 6 months of multimodal treatment","journalAbbreviation":"Eur. Psychiatry","language":"eng","author":[{"family":"Fassino","given":"S."},{"family":"Abbate Daga","given":"G."},{"family":"Amianto","given":"F."},{"family":"Leombruni","given":"P."},{"family":"Garzaro","given":"L."},{"family":"Rovera","given":"G. G."}],"issued":{"date-parts":[["2001",12]]}}}],"schema":"https://github.com/citation-style-language/schema/raw/master/csl-citation.json"} </w:instrText>
            </w:r>
            <w:r w:rsidR="0032758E">
              <w:fldChar w:fldCharType="separate"/>
            </w:r>
            <w:r w:rsidR="00390212" w:rsidRPr="00390212">
              <w:rPr>
                <w:rFonts w:ascii="Calibri" w:hAnsi="Calibri"/>
              </w:rPr>
              <w:t>(80)</w:t>
            </w:r>
            <w:r w:rsidR="0032758E">
              <w:fldChar w:fldCharType="end"/>
            </w:r>
            <w:r w:rsidRPr="00365B18">
              <w:t>, Szab</w:t>
            </w:r>
            <w:r w:rsidR="00365B18" w:rsidRPr="00365B18">
              <w:t>o et al, 1998</w:t>
            </w:r>
            <w:r w:rsidR="0032758E">
              <w:t xml:space="preserve"> </w:t>
            </w:r>
            <w:r w:rsidR="0032758E">
              <w:fldChar w:fldCharType="begin"/>
            </w:r>
            <w:r w:rsidR="00390212">
              <w:instrText xml:space="preserve"> ADDIN ZOTERO_ITEM CSL_CITATION {"citationID":"tLswsLBu","properties":{"formattedCitation":"(81)","plainCitation":"(81)"},"citationItems":[{"id":20877,"uris":["http://zotero.org/users/1122014/items/EBANK5ZC"],"uri":["http://zotero.org/users/1122014/items/EBANK5ZC"],"itemData":{"id":20877,"type":"article-journal","title":"Tuberculosis and anorexia nervosa","container-title":"South African Medical Journal = Suid-Afrikaanse Tydskrif Vir Geneeskunde","page":"275-276","volume":"88","issue":"3","source":"PubMed","ISSN":"0256-9574","note":"PMID: 9608296","journalAbbreviation":"S. Afr. Med. J.","language":"eng","author":[{"family":"Szabo","given":"C. P."}],"issued":{"date-parts":[["1998",3]]}}}],"schema":"https://github.com/citation-style-language/schema/raw/master/csl-citation.json"} </w:instrText>
            </w:r>
            <w:r w:rsidR="0032758E">
              <w:fldChar w:fldCharType="separate"/>
            </w:r>
            <w:r w:rsidR="00390212" w:rsidRPr="00390212">
              <w:rPr>
                <w:rFonts w:ascii="Calibri" w:hAnsi="Calibri"/>
              </w:rPr>
              <w:t>(81)</w:t>
            </w:r>
            <w:r w:rsidR="0032758E">
              <w:fldChar w:fldCharType="end"/>
            </w:r>
            <w:r w:rsidR="00365B18" w:rsidRPr="00365B18">
              <w:t>, Moser et al. 2003</w:t>
            </w:r>
            <w:r w:rsidR="0032758E">
              <w:t xml:space="preserve"> </w:t>
            </w:r>
            <w:r w:rsidR="0032758E">
              <w:fldChar w:fldCharType="begin"/>
            </w:r>
            <w:r w:rsidR="00390212">
              <w:instrText xml:space="preserve"> ADDIN ZOTERO_ITEM CSL_CITATION {"citationID":"M3YZlYEX","properties":{"formattedCitation":"(82)","plainCitation":"(82)"},"citationItems":[{"id":20879,"uris":["http://zotero.org/users/1122014/items/XPTNSXUH"],"uri":["http://zotero.org/users/1122014/items/XPTNSXUH"],"itemData":{"id":20879,"type":"article-journal","title":"Neuropsychological functioning pretreatment and posttreatment in an inpatient eating disorders program","container-title":"International Journal of Eating Disorders","page":"64-70","volume":"33","issue":"1","source":"CrossRef","DOI":"10.1002/eat.10108","ISSN":"0276-3478, 1098-108X","language":"en","author":[{"family":"Moser","given":"David J."},{"family":"Benjamin","given":"Michelle L."},{"family":"Bayless","given":"John D."},{"family":"McDowell","given":"Bradley D."},{"family":"Paulsen","given":"Jane S."},{"family":"Bowers","given":"Wayne A."},{"family":"Arndt","given":"Stephan"},{"family":"Andersen","given":"Arnold E."}],"issued":{"date-parts":[["2003",1]]}}}],"schema":"https://github.com/citation-style-language/schema/raw/master/csl-citation.json"} </w:instrText>
            </w:r>
            <w:r w:rsidR="0032758E">
              <w:fldChar w:fldCharType="separate"/>
            </w:r>
            <w:r w:rsidR="00390212" w:rsidRPr="00390212">
              <w:rPr>
                <w:rFonts w:ascii="Calibri" w:hAnsi="Calibri"/>
              </w:rPr>
              <w:t>(82)</w:t>
            </w:r>
            <w:r w:rsidR="0032758E">
              <w:fldChar w:fldCharType="end"/>
            </w:r>
            <w:r w:rsidRPr="00365B18">
              <w:t xml:space="preserve">, </w:t>
            </w:r>
            <w:proofErr w:type="spellStart"/>
            <w:r w:rsidRPr="00365B18">
              <w:t>Manara</w:t>
            </w:r>
            <w:proofErr w:type="spellEnd"/>
            <w:r w:rsidRPr="00365B18">
              <w:t xml:space="preserve"> et al. 2005</w:t>
            </w:r>
            <w:r w:rsidR="0032758E">
              <w:t xml:space="preserve"> </w:t>
            </w:r>
            <w:r w:rsidR="0032758E">
              <w:fldChar w:fldCharType="begin"/>
            </w:r>
            <w:r w:rsidR="00390212">
              <w:instrText xml:space="preserve"> ADDIN ZOTERO_ITEM CSL_CITATION {"citationID":"4fmAOkJs","properties":{"formattedCitation":"(83)","plainCitation":"(83)"},"citationItems":[{"id":11547,"uris":["http://zotero.org/users/1122014/items/X3RVB8X5"],"uri":["http://zotero.org/users/1122014/items/X3RVB8X5"],"itemData":{"id":11547,"type":"article-journal","title":"Correlation between psychometric and biological parameters in anorexic and bulimic patients during and after an intensive day hospital treatment","container-title":"Eat Weight Disord","page":"236-44","volume":"10","issue":"4","source":"NLM","archive_location":"16755167","abstract":"This study describes: 1. The therapeutic effects on anorexia nervosa (AN) and bulimia nervosa (BN) patients of a psycho-nutritional intensive day-hospital program; 2. The possible correlation between the changes observed in the psychometric tests and the variations of a number of biological parameters. Forty-six female patients (24 AN and 22 BN) were assessed through a semi-structured clinical interview based on DSM-IV criteria for Eating Disorders (ED) and a number of psychometric tests (SCL-90R, BDI, EDI-2, EAT-40, BITE, BAT) at the beginning and at the end of treatment, and after a 6-month follow-up. At these three times, we also assessed the plasma level of leptin, cortisol, luteinizing hormone (LH), follicle-stimulating hormone (FSH) and 17beta-estradiol together with body mass index (BMI) and menstrual cycle. From beginning to discharge, the scores on all psychometric tests improved in the whole sample, except for the Perfectionism subscale of EDI-2 in both groups (AN and BN), the Anger-Hostility, Phobic Anxiety and Paranoid Ideation subscales of SCL-90 and the Interpersonal Distrust subscale of EDI-2 in the BN group. At follow-up, there was a worsening of the BITE scores and of a number of EDI-2 subscales, especially in the AN subgroup - with these changes correlating with the trend of BMI. In AN patients, plasma leptin levels changed from the beginning to the end of treatment and at follow-up according to BMI changes. The mean plasma leptin level in the BN subgroup was higher than in the AN one. We found a statistically significant correlation with the scores of BDI, SCL-90R Depression and Ineffectiveness subscales, EAT-40, BITE-Symptom subscale and the trend of menses dividing these patients into two subgroups (according to the plasma leptin concentration, higher or lower than the top leptin level in the anorexics). These data seem to confirm that leptin secretion doesn't correlate univocally to BMI.","ISSN":"1124-4909","shortTitle":"Correlation between psychometric and biological parameters in anorexic and bulimic patients during and after an intensive day hospital treatment","journalAbbreviation":"Eating and weight disorders : EWD","language":"eng","author":[{"family":"Manara","given":"F."},{"family":"Manara","given":"A."},{"family":"Todisco","given":"P."}],"issued":{"date-parts":[["2005",12]]}}}],"schema":"https://github.com/citation-style-language/schema/raw/master/csl-citation.json"} </w:instrText>
            </w:r>
            <w:r w:rsidR="0032758E">
              <w:fldChar w:fldCharType="separate"/>
            </w:r>
            <w:r w:rsidR="00390212" w:rsidRPr="00390212">
              <w:rPr>
                <w:rFonts w:ascii="Calibri" w:hAnsi="Calibri"/>
              </w:rPr>
              <w:t>(83)</w:t>
            </w:r>
            <w:r w:rsidR="0032758E">
              <w:fldChar w:fldCharType="end"/>
            </w:r>
            <w:r w:rsidRPr="00365B18">
              <w:t>, Jacobi et a</w:t>
            </w:r>
            <w:r w:rsidR="00365B18" w:rsidRPr="00365B18">
              <w:t>l. 1997</w:t>
            </w:r>
            <w:r w:rsidR="0032758E">
              <w:t xml:space="preserve"> </w:t>
            </w:r>
            <w:r w:rsidR="00390212">
              <w:fldChar w:fldCharType="begin"/>
            </w:r>
            <w:r w:rsidR="00390212">
              <w:instrText xml:space="preserve"> ADDIN ZOTERO_ITEM CSL_CITATION {"citationID":"H0NoUemL","properties":{"formattedCitation":"(84)","plainCitation":"(84)"},"citationItems":[{"id":20903,"uris":["http://zotero.org/users/1122014/items/X22T6R6H"],"uri":["http://zotero.org/users/1122014/items/X22T6R6H"],"itemData":{"id":20903,"type":"article-journal","title":"Vergleich kontrollierter Psycho- und Pharmakotherapiestudien bei Bulimia und Anorexia nervosa.","collection-title":"Psychotherapie, Psychosoamtik und Medizinische Psychologie","page":"346-364","volume":"47","journalAbbreviation":"Psychother Psychosom Med Psychol","author":[{"family":"Jacobi","given":"C"},{"family":"Dahme","given":"B"},{"family":"Rustenbach","given":"S"}],"issued":{"date-parts":[["1997"]]}}}],"schema":"https://github.com/citation-style-language/schema/raw/master/csl-citation.json"} </w:instrText>
            </w:r>
            <w:r w:rsidR="00390212">
              <w:fldChar w:fldCharType="separate"/>
            </w:r>
            <w:r w:rsidR="00390212" w:rsidRPr="00390212">
              <w:rPr>
                <w:rFonts w:ascii="Calibri" w:hAnsi="Calibri"/>
              </w:rPr>
              <w:t>(84)</w:t>
            </w:r>
            <w:r w:rsidR="00390212">
              <w:fldChar w:fldCharType="end"/>
            </w:r>
            <w:r w:rsidRPr="00365B18">
              <w:t>, Lauer et al. 1999</w:t>
            </w:r>
            <w:r w:rsidR="00963F32">
              <w:t xml:space="preserve"> </w:t>
            </w:r>
            <w:r w:rsidR="00963F32">
              <w:fldChar w:fldCharType="begin"/>
            </w:r>
            <w:r w:rsidR="00390212">
              <w:instrText xml:space="preserve"> ADDIN ZOTERO_ITEM CSL_CITATION {"citationID":"AJATjlkg","properties":{"formattedCitation":"(85)","plainCitation":"(85)"},"citationItems":[{"id":20880,"uris":["http://zotero.org/users/1122014/items/APB4ZZGE"],"uri":["http://zotero.org/users/1122014/items/APB4ZZGE"],"itemData":{"id":20880,"type":"article-journal","title":"Neuropsychological assessments before and after treatment in patients with anorexia nervosa and bulimia nervosa","container-title":"Journal of Psychiatric Research","page":"129-138","volume":"33","issue":"2","source":"PubMed","abstract":"In psychiatric patients the identification of cognitive deficits which predict a poor clinical outcome is important for the development of specific treatment strategies aimed at the amelioration of these impaired cognitive functions to increase the likelihood of full clinical remission. However, such attempts are absent in bulimia nervosa (BU), are scarce in anorexia nervosa (AN) and, furthermore, provide conflicting results. In the present prospective study we investigated the neuropsychological demands in 12 patients with AN and in 14 patients with BU before, during, and after a treatment period. At the initial testing session, both patients samples showed similar and impaired performance levels on tasks measuring attentional demands and problem solving abilities, while their mnemonic functions were preserved. At the final testing session, which took place 7 months thereafter, the impaired cognitive functions had improved to a similar degree in the AN and the BU subgroups. However, although the eating disorder symptomatology had ameliorated in parallel, no direct associations could be established with the initial neuropsychological demands and their rectification, respectively. On an individual level, 11 patients initially showed obvious cognitive deficits. However, the clinical characteristics of this subgroup differed not from that found in the 15 'good performers'. These findings indicate that the cognitive functions in the acute AN and BU are similarly impaired, but also ameliorate in a similar manner with clinical remission. Because no associations were obvious between cognitive and clinical rectifications, significant contributions of mediating factors (e.g., changes in metabolic brain turnover and in steroid hormones) are suggested.","ISSN":"0022-3956","note":"PMID: 10221745","journalAbbreviation":"J Psychiatr Res","language":"eng","author":[{"family":"Lauer","given":"C. J."},{"family":"Gorzewski","given":"B."},{"family":"Gerlinghoff","given":"M."},{"family":"Backmund","given":"H."},{"family":"Zihl","given":"J."}],"issued":{"date-parts":[["1999",4]]}}}],"schema":"https://github.com/citation-style-language/schema/raw/master/csl-citation.json"} </w:instrText>
            </w:r>
            <w:r w:rsidR="00963F32">
              <w:fldChar w:fldCharType="separate"/>
            </w:r>
            <w:r w:rsidR="00390212" w:rsidRPr="00390212">
              <w:rPr>
                <w:rFonts w:ascii="Calibri" w:hAnsi="Calibri"/>
              </w:rPr>
              <w:t>(85)</w:t>
            </w:r>
            <w:r w:rsidR="00963F32">
              <w:fldChar w:fldCharType="end"/>
            </w:r>
            <w:r w:rsidRPr="00365B18">
              <w:t>, Bean et al. 2004</w:t>
            </w:r>
            <w:r w:rsidR="00963F32">
              <w:t xml:space="preserve"> </w:t>
            </w:r>
            <w:r w:rsidR="00963F32">
              <w:fldChar w:fldCharType="begin"/>
            </w:r>
            <w:r w:rsidR="00390212">
              <w:instrText xml:space="preserve"> ADDIN ZOTERO_ITEM CSL_CITATION {"citationID":"Z5zHfOav","properties":{"formattedCitation":"(86)","plainCitation":"(86)"},"citationItems":[{"id":20882,"uris":["http://zotero.org/users/1122014/items/Z7GTT3DF"],"uri":["http://zotero.org/users/1122014/items/Z7GTT3DF"],"itemData":{"id":20882,"type":"article-journal","title":"Outcome variables for anorexic males and females one year after discharge from residential treatment","container-title":"Journal of Addictive Diseases","page":"83-94","volume":"23","i</w:instrText>
            </w:r>
            <w:r w:rsidR="00390212" w:rsidRPr="003832FC">
              <w:instrText xml:space="preserve">ssue":"2","source":"PubMed","abstract":"The overall goal of this study was to evaluate the outcome of a residential program for eating disorders that uses a multidimensional approach to treatment. Patients were males and females admitted with a diagnosis of Anorexia Nervosa using DSM-IV criteria. A phone survey was developed by our staff and applied to patients 15-months post discharge. Responses were analyzed using paired t-test and multiple regression analysis. From discharge to follow-up, the females experienced an average weight gain of almost 7 lbs (P = 0.03) and the males experienced an average weight gain of 19 lbs (P = 0.025). Multiple regression analysis showed that a higher weight at contact date was associated with a higher weight at discharge, less fasting and the male gender. This kind of study helps us evaluate treatment outcome and identify key variables that predict changes in anorexics' body weight over time.","DOI":"10.1300/J069v23n02_06","ISSN":"1055-0887","note":"PMID: 15132344","journalAbbreviation":"J Addict Dis","language":"eng","author":[{"family":"Bean","given":"Pamela"},{"family":"Loomis","given":"Catherine C."},{"family":"Timmel","given":"Pamela"},{"family":"Hallinan","given":"Patricia"},{"family":"Moore","given":"Sara"},{"family":"Mammel","given":"Jane"},{"family":"Weltzin","given":"Theodore"}],"issued":{"date-parts":[["2004"]]}}}],"schema":"https://github.com/citation-style-language/schema/raw/master/csl-citation.json"} </w:instrText>
            </w:r>
            <w:r w:rsidR="00963F32">
              <w:fldChar w:fldCharType="separate"/>
            </w:r>
            <w:r w:rsidR="00390212" w:rsidRPr="003832FC">
              <w:rPr>
                <w:rFonts w:ascii="Calibri" w:hAnsi="Calibri"/>
              </w:rPr>
              <w:t>(86)</w:t>
            </w:r>
            <w:r w:rsidR="00963F32">
              <w:fldChar w:fldCharType="end"/>
            </w:r>
            <w:r w:rsidRPr="003832FC">
              <w:t xml:space="preserve">, </w:t>
            </w:r>
            <w:proofErr w:type="spellStart"/>
            <w:r w:rsidRPr="003832FC">
              <w:t>Bennighoven</w:t>
            </w:r>
            <w:proofErr w:type="spellEnd"/>
            <w:r w:rsidRPr="003832FC">
              <w:t xml:space="preserve"> et al. 2006</w:t>
            </w:r>
            <w:r w:rsidR="00963F32" w:rsidRPr="003832FC">
              <w:t xml:space="preserve"> </w:t>
            </w:r>
            <w:r w:rsidR="00390212">
              <w:rPr>
                <w:lang w:val="en-US"/>
              </w:rPr>
              <w:fldChar w:fldCharType="begin"/>
            </w:r>
            <w:r w:rsidR="00390212" w:rsidRPr="003832FC">
              <w:instrText xml:space="preserve"> ADDIN ZOTERO_ITEM CSL_CITATION {"citationID":"mnDW9KIs","properties":{"formattedCitation":"(87)","plainCitation":"(87)"},"citationItems":[{"id":20906,"uris":["http://zotero.org/users/1122014/items/P782SVQD"],"uri":["http://zotero.org/users/1122014/items/P782SVQD"],"itemData":{"id":20906,"type":"article-journal","title":"Different changes of body-images in patients with anorexia or bulimia nervosa during inpatient psychosomatic ttreatment.","collection-title":"European Eating Disorders Review","page":"88-96","volume":"14","journalAbbreviation":"Eur Eat Disord Rev","author":[{"family":"Bennighoven","given":"D"},{"family":"Jürgens","given":"E"},{"family":"Mohr","given":"A"},{"family":"Heberlein","given":"I"},{"family":"Kunzendorf","given":"S"},{"family":"Jantschek","given":"G"}],"issued":{"date-parts":[["2006"]]}}}],"schema":"https://github.com/citation-style-language/schema/raw/master/csl-citation.json"} </w:instrText>
            </w:r>
            <w:r w:rsidR="00390212">
              <w:rPr>
                <w:lang w:val="en-US"/>
              </w:rPr>
              <w:fldChar w:fldCharType="separate"/>
            </w:r>
            <w:r w:rsidR="00390212" w:rsidRPr="003832FC">
              <w:rPr>
                <w:rFonts w:ascii="Calibri" w:hAnsi="Calibri"/>
              </w:rPr>
              <w:t>(87)</w:t>
            </w:r>
            <w:r w:rsidR="00390212">
              <w:rPr>
                <w:lang w:val="en-US"/>
              </w:rPr>
              <w:fldChar w:fldCharType="end"/>
            </w:r>
            <w:r w:rsidRPr="003832FC">
              <w:t xml:space="preserve">, </w:t>
            </w:r>
            <w:proofErr w:type="spellStart"/>
            <w:r w:rsidRPr="003832FC">
              <w:t>C</w:t>
            </w:r>
            <w:r w:rsidR="00D62497" w:rsidRPr="003832FC">
              <w:t>alvo</w:t>
            </w:r>
            <w:proofErr w:type="spellEnd"/>
            <w:r w:rsidR="00365B18" w:rsidRPr="003832FC">
              <w:t xml:space="preserve"> </w:t>
            </w:r>
            <w:proofErr w:type="spellStart"/>
            <w:r w:rsidR="00365B18" w:rsidRPr="003832FC">
              <w:t>S</w:t>
            </w:r>
            <w:r w:rsidR="00D62497" w:rsidRPr="003832FC">
              <w:t>agardoy</w:t>
            </w:r>
            <w:proofErr w:type="spellEnd"/>
            <w:r w:rsidR="00D62497" w:rsidRPr="003832FC">
              <w:t xml:space="preserve"> et al. 1989</w:t>
            </w:r>
            <w:r w:rsidR="00963F32" w:rsidRPr="003832FC">
              <w:t xml:space="preserve"> </w:t>
            </w:r>
            <w:r w:rsidR="00963F32">
              <w:fldChar w:fldCharType="begin"/>
            </w:r>
            <w:r w:rsidR="00390212" w:rsidRPr="003832FC">
              <w:instrText xml:space="preserve"> ADDIN ZOTERO_ITEM CSL_CITATION {"citationID":"QJJ4aOde","properties":{"formattedCitation":"(88)","plainCitation":"(88)"},"citationItems":[{"id":1536,"uris":["http://zotero.org/users/1122014/items/CCUNW8E6"],"uri":["http://zotero.org/users/1122014/items/CCUNW8E6"],"itemData":{"id":1536,"type":"article-journal","title":"Between 5 and 9 years' follow-up in the treatment of anorexia nervosa","container-title":"Psychotherapy and Psychosomatics","page":"133-139","volume":"52","issue":"1-3","journalAbbreviation":"Ps</w:instrText>
            </w:r>
            <w:r w:rsidR="00390212">
              <w:rPr>
                <w:lang w:val="en-US"/>
              </w:rPr>
              <w:instrText xml:space="preserve">ychother.Psychosom.","author":[{"family":"Calvo Sagardoy","given":"R."},{"family":"Fernandez Ashton","given":"A."},{"family":"Ayuso Mateos","given":"J.L."},{"family":"Bayon Perez","given":"C."},{"family":"Santo-Domingo Carrasco","given":"J."}],"issued":{"date-parts":[["1989"]]}}}],"schema":"https://github.com/citation-style-language/schema/raw/master/csl-citation.json"} </w:instrText>
            </w:r>
            <w:r w:rsidR="00963F32">
              <w:fldChar w:fldCharType="separate"/>
            </w:r>
            <w:r w:rsidR="00390212" w:rsidRPr="00390212">
              <w:rPr>
                <w:rFonts w:ascii="Calibri" w:hAnsi="Calibri"/>
                <w:lang w:val="en-US"/>
              </w:rPr>
              <w:t>(88)</w:t>
            </w:r>
            <w:r w:rsidR="00963F32">
              <w:fldChar w:fldCharType="end"/>
            </w:r>
            <w:r w:rsidR="00D62497" w:rsidRPr="00390212">
              <w:rPr>
                <w:lang w:val="en-US"/>
              </w:rPr>
              <w:t>, Griff</w:t>
            </w:r>
            <w:r w:rsidRPr="00390212">
              <w:rPr>
                <w:lang w:val="en-US"/>
              </w:rPr>
              <w:t>ith et al. 1997</w:t>
            </w:r>
            <w:r w:rsidR="00963F32" w:rsidRPr="00390212">
              <w:rPr>
                <w:lang w:val="en-US"/>
              </w:rPr>
              <w:t xml:space="preserve"> </w:t>
            </w:r>
            <w:r w:rsidR="00963F32">
              <w:fldChar w:fldCharType="begin"/>
            </w:r>
            <w:r w:rsidR="00390212" w:rsidRPr="00390212">
              <w:rPr>
                <w:lang w:val="en-US"/>
              </w:rPr>
              <w:instrText xml:space="preserve"> ADDIN ZOTERO_ITEM CSL_CITATION {"citationID":"ZWlRgXgn","properties":{"formattedCitation":"(89)","plainCitation":"(89)"},"citationItems":[{"id":20887,"uris":["http://zotero.org/users/1122014/items/JTKWA8JG"],"uri":["http://zotero.org/users/1122014/items/JTKWA8JG"],"itemData":{"id":20887,"type":"article-journal","title":"The Use of Guardianship Legislation for Anorexia Nervosa: A Report of 15 Cases","container-title":"Australian &amp; New Zealand Journal of Psychiatry","page":"525-531","volume":"31","issue":"4","source":"CrossRef","DOI":"10.3109/00048679709065074","ISSN":"0004-8674, 1440-1614","shortTitle":"The Use of Guardianship Legislation for Anorexia Nervosa","language":"en","author":[{"family":"Griffiths","given":"Rosalyn A."},{"family":"Beumont","given":"Pierre J.V."},{"family":"Russell","given":"Janice"},{"family":"Touyz","given":"Stephen W."},{"family":"Moore","given":"Gemma"}],"issued":{"date-parts":[["1997",8]]}}}],"schema":"https://github.com/citation-style-language/schema/raw/master/csl-citation.json"} </w:instrText>
            </w:r>
            <w:r w:rsidR="00963F32">
              <w:fldChar w:fldCharType="separate"/>
            </w:r>
            <w:r w:rsidR="00390212" w:rsidRPr="00390212">
              <w:rPr>
                <w:rFonts w:ascii="Calibri" w:hAnsi="Calibri"/>
                <w:lang w:val="en-US"/>
              </w:rPr>
              <w:t>(89)</w:t>
            </w:r>
            <w:r w:rsidR="00963F32">
              <w:fldChar w:fldCharType="end"/>
            </w:r>
            <w:r w:rsidRPr="00390212">
              <w:rPr>
                <w:lang w:val="en-US"/>
              </w:rPr>
              <w:t>, Nussbaum et al. 1985</w:t>
            </w:r>
            <w:r w:rsidR="00963F32" w:rsidRPr="00390212">
              <w:rPr>
                <w:lang w:val="en-US"/>
              </w:rPr>
              <w:t xml:space="preserve"> </w:t>
            </w:r>
            <w:r w:rsidR="00963F32">
              <w:fldChar w:fldCharType="begin"/>
            </w:r>
            <w:r w:rsidR="00390212" w:rsidRPr="00390212">
              <w:rPr>
                <w:lang w:val="en-US"/>
              </w:rPr>
              <w:instrText xml:space="preserve"> ADDIN ZOTERO_ITEM CSL_CITATION {"citationID":"bvpC223Z","properties":{"formattedCitation":"(90)","plainCitation":"(90)"},"citationItems":[{"id":20888,"uris":["http://zotero.org/users/1122014/items/CPDDIQK5"],"uri":["http://zotero.org/users/1122014/items/CPDDIQK5"],"itemData":{"id":20888,"type":"article-journal","title":"Follow-up investigation in patients with anorexia nervosa","container-title":"The Journal o</w:instrText>
            </w:r>
            <w:r w:rsidR="00390212">
              <w:instrText xml:space="preserve">f Pediatrics","page":"835-840","volume":"106","issue":"5","source":"PubMed","abstract":"Sixty-three female patients with anorexia nervosa were assessed for outcome, on average 27.5 months after treatment. The treatment program, in a general adolescent medical service, is multidisciplinary, stressing appropriate weight gain in conjunction with various therapeutic modalities. Half the group required at least one hospitalization; the remainder received treatment as outpatients. Mean weight of the patients was 41.8 kg at first contact, 46.2 kg at conclusion of treatment, and 52.2 kg at follow-up. Average height at the time of follow-up was in the 38th percentile. Average weight was in the 15th percentile at first contact, and in the 29th percentile at follow-up. Current weight is 8% below ideal. Ninety-three percent of the patients had amenorrhea at diagnosis, and 9.5% at follow-up. Vomiting declined from 59% of patients to 16%. Vomiting was significantly associated with poor outcome. The majority function successfully, academically and vocationally. Most continue to restrict diet, and 79% consider themselves overweight. Forty percent report chronic feelings of depression, and 22% have unsatisfactory social relationships. The data suggest no difference in outcome between those receiving psychotherapy (65%) and those who did not (35%). Type and duration of therapy were also not associated with long-range improvement.","ISSN":"0022-3476","note":"PMID: 3998927","journalAbbreviation":"J. Pediatr.","language":"eng","author":[{"family":"Nussbaum","given":"M."},{"family":"Shenker","given":"I. R."},{"family":"Baird","given":"D."},{"family":"Saravay","given":"S."}],"issued":{"date-parts":[["1985",5]]}}}],"schema":"https://github.com/citation-style-language/schema/raw/master/csl-citation.json"} </w:instrText>
            </w:r>
            <w:r w:rsidR="00963F32">
              <w:fldChar w:fldCharType="separate"/>
            </w:r>
            <w:r w:rsidR="00390212" w:rsidRPr="00390212">
              <w:rPr>
                <w:rFonts w:ascii="Calibri" w:hAnsi="Calibri"/>
              </w:rPr>
              <w:t>(90)</w:t>
            </w:r>
            <w:r w:rsidR="00963F32">
              <w:fldChar w:fldCharType="end"/>
            </w:r>
            <w:r w:rsidRPr="00365B18">
              <w:t>, Steiner et al. 1990</w:t>
            </w:r>
            <w:r w:rsidR="00963F32">
              <w:t xml:space="preserve"> </w:t>
            </w:r>
            <w:r w:rsidR="00963F32">
              <w:fldChar w:fldCharType="begin"/>
            </w:r>
            <w:r w:rsidR="00390212">
              <w:instrText xml:space="preserve"> ADDIN ZOTERO_ITEM CSL_CITATION {"citationID":"AIiUxpfo","properties":{"formattedCitation":"(91)","plainCitation":"(91)"},"citationItems":[{"id":2153,"uris":["http://zotero.org/users/1122014/items/GNQ2IX79"],"uri":["http://zotero.org/users/1122014/items/GNQ2IX79"],"itemData":{"id":2153,"type":"article-journal","title":"Compliance and outcome in anorexia nervosa","container-title":"Western Journal of Medicine.","page":"133-139","volume":"153","issue":"2","abstract":"Anorexia nervosa is notoriously difficult to treat, but little is known regarding the relationship of compliance to treatment outcome. We investigated in 41 adolescents who fulfilled DSM-III-R criteria for anorexia nervosa, the relationship between the completion of a standard psychosocial treatment program, subtypes of anorexia nervosa, and outcome as determined by standardized measurements. These adolescents were observed for an average of 32.4 months. Overall, 29 patients (70%) improved considerably, but 10 (24%) were symptomatic, and 2 (5%) remained in poor condition. There were no deaths. Of the 41 patients, 14 (34%) completed our entire treatment program, 15 (37%) received major treatment and failed in the outpatient follow-up phase only, 7 (17%) dropped out of inpatient treatment before its completion, and 5 (12%) refused treatment in our system altogether. Of all the dropouts, 10 received no further treatment. One patient was admitted to hospital elsewhere but again dropped out in the outpatient phase of that program. Seven patients (17%) received further outpatient treatment only, and 9 (22%) received inpatient and outpatient care and seemingly completed their treatment. Treatment completion significantly affected the measures of global clinical functioning and specific psychopathologic features, but only for those patients who completed the initial program. Bulimic patients did considerably worse on follow-up and were less likely to complete treatment. Patients with restricted anorexia nervosa were more likely to complete treatment than those with a bulimic subtype (P = .03). Differential compliance rates in the two subtypes confound the effects of treatment completion and need to be controlled for in future studies. Depression was not associated with noncompliance but, if present, was associated with poor outcome on follow-up and abated in only a third of those in whom it was initially present","ISSN":"0093-0415","author":[{"family":"Steiner","given":"H."},{"family":"Mazer","given":"C."},{"family":"Litt","given":"I.F."}],"issued":{"date-parts":[["1990"]]}}}],"schema":"https://github.com/citation-style-language/schema/raw/master/csl-citation.json"} </w:instrText>
            </w:r>
            <w:r w:rsidR="00963F32">
              <w:fldChar w:fldCharType="separate"/>
            </w:r>
            <w:r w:rsidR="00390212" w:rsidRPr="00390212">
              <w:rPr>
                <w:rFonts w:ascii="Calibri" w:hAnsi="Calibri"/>
              </w:rPr>
              <w:t>(91)</w:t>
            </w:r>
            <w:r w:rsidR="00963F32">
              <w:fldChar w:fldCharType="end"/>
            </w:r>
            <w:r w:rsidRPr="00390212">
              <w:t xml:space="preserve">, </w:t>
            </w:r>
            <w:proofErr w:type="spellStart"/>
            <w:r w:rsidRPr="00390212">
              <w:t>Sutandar</w:t>
            </w:r>
            <w:proofErr w:type="spellEnd"/>
            <w:r w:rsidRPr="00390212">
              <w:t xml:space="preserve"> </w:t>
            </w:r>
            <w:proofErr w:type="spellStart"/>
            <w:r w:rsidRPr="00390212">
              <w:t>Pinnock</w:t>
            </w:r>
            <w:proofErr w:type="spellEnd"/>
            <w:r w:rsidRPr="00390212">
              <w:t xml:space="preserve"> et al. 2003</w:t>
            </w:r>
            <w:r w:rsidR="00963F32" w:rsidRPr="00390212">
              <w:t xml:space="preserve"> </w:t>
            </w:r>
            <w:r w:rsidR="00963F32">
              <w:fldChar w:fldCharType="begin"/>
            </w:r>
            <w:r w:rsidR="00390212">
              <w:instrText xml:space="preserve"> ADDIN ZOTERO_ITEM CSL_CITATION {"citationID":"MNk9ejAC","properties":{"formattedCitation":"(92)","plainCitation":"(92)"},"citationItems":[{"id":20892,"uris":["http://zotero.org/users/1122014/items/UD48Z9MQ"],"uri":["http://zotero.org/users/1122014/items/UD48Z9MQ"],"itemData":{"id":20892,"type":"article-journal","title":"Perfectionism in anorexia nervosa: A 6-24-month follow-up study","container-title":"International Journal of Eating Disorders","page":"225-229","volume":"33","issue":"2","source":"CrossRef","DOI":"10.1002/eat.10127","ISSN":"0276-3478, 1098-108X","shortTitle":"Perfectionism in anorexia nervosa","language":"en","author":[{"family":"Sutandar-Pinnock","given":"Kalam"},{"family":"Blake Woodside","given":"D."},{"family":"Carter","given":"Jacqueline C."},{"family":"Olmsted","given":"Marion P."},{"family":"Kaplan","given":"Allan S."}],"issued":{"date-parts":[["2003",3]]}}}],"schema":"https://github.com/citation-style-language/schema/raw/master/csl-citation.json"} </w:instrText>
            </w:r>
            <w:r w:rsidR="00963F32">
              <w:fldChar w:fldCharType="separate"/>
            </w:r>
            <w:r w:rsidR="00390212" w:rsidRPr="00390212">
              <w:rPr>
                <w:rFonts w:ascii="Calibri" w:hAnsi="Calibri"/>
              </w:rPr>
              <w:t>(92)</w:t>
            </w:r>
            <w:r w:rsidR="00963F32">
              <w:fldChar w:fldCharType="end"/>
            </w:r>
            <w:r w:rsidR="00963F32" w:rsidRPr="00390212">
              <w:t>, Thomä</w:t>
            </w:r>
            <w:r w:rsidRPr="00390212">
              <w:t xml:space="preserve"> 1961</w:t>
            </w:r>
            <w:r w:rsidR="00963F32" w:rsidRPr="00390212">
              <w:t xml:space="preserve"> </w:t>
            </w:r>
            <w:r w:rsidR="00963F32">
              <w:fldChar w:fldCharType="begin"/>
            </w:r>
            <w:r w:rsidR="00390212" w:rsidRPr="00390212">
              <w:instrText xml:space="preserve"> ADDIN ZOTERO_ITEM CSL_CITATION {"citationID":"mdbQfG95","properties":{"formattedCitation":"(93)","plainCitation":"(93)"},"citationItems":[{"id":4281,"uris":["http://zotero.org/users/1122014/items/WHA7422V"],"uri":["http://zotero.org/users/1122014/items/WHA7422V"],"itemData":{"i</w:instrText>
            </w:r>
            <w:r w:rsidR="00390212" w:rsidRPr="003832FC">
              <w:instrText xml:space="preserve">d":4281,"type":"book","title":"Anorexia nervosa. Geschichte, Klinik und Theorien der Pubert„tsmagersucht (Engl.: Anorexia Nervosa, transl. G. Brydone. New York, International Universities Press, 1967)","publisher":"Huber Klett","publisher-place":"Bern, Stuttgart","event-place":"Bern, Stuttgart","author":[{"family":"Thom„","given":"H."}],"issued":{"date-parts":[["1961"]]}}}],"schema":"https://github.com/citation-style-language/schema/raw/master/csl-citation.json"} </w:instrText>
            </w:r>
            <w:r w:rsidR="00963F32">
              <w:fldChar w:fldCharType="separate"/>
            </w:r>
            <w:r w:rsidR="00390212" w:rsidRPr="003832FC">
              <w:rPr>
                <w:rFonts w:ascii="Calibri" w:hAnsi="Calibri"/>
              </w:rPr>
              <w:t>(93)</w:t>
            </w:r>
            <w:r w:rsidR="00963F32">
              <w:fldChar w:fldCharType="end"/>
            </w:r>
            <w:r w:rsidRPr="003832FC">
              <w:t xml:space="preserve">, </w:t>
            </w:r>
            <w:proofErr w:type="spellStart"/>
            <w:r w:rsidRPr="003832FC">
              <w:t>Treat</w:t>
            </w:r>
            <w:proofErr w:type="spellEnd"/>
            <w:r w:rsidRPr="003832FC">
              <w:t xml:space="preserve"> et al. 2005</w:t>
            </w:r>
            <w:r w:rsidR="00963F32" w:rsidRPr="003832FC">
              <w:t xml:space="preserve"> </w:t>
            </w:r>
            <w:r w:rsidR="00963F32">
              <w:rPr>
                <w:lang w:val="en-US"/>
              </w:rPr>
              <w:fldChar w:fldCharType="begin"/>
            </w:r>
            <w:r w:rsidR="00390212" w:rsidRPr="003832FC">
              <w:instrText xml:space="preserve"> ADDIN ZOTERO_ITEM CSL_CITATION {"citationID":"Og1wQLVB","properties":{"formattedCitation":"(94)","plainCitation":"(94)"},"citationItems":[{"id":20893,"uris":["http://zotero.org/users/1122014/items/37QJACZW"],"uri":["http://zotero.org/users/1122014/items/37QJACZW"],"itemData":{"id":20893,"type":"article-journal","title":"Short-term outcome of psychiatric inpatients with anorexia nervosa in the current care environment","container-title":"International Journal of Eating Disorders","page":"123-133","volume":"38","issue":"2","source":"CrossRef","DOI":"10.1002/eat.20160","ISSN":"0276-3478, 1098-108X","language":"en","author":[{"family":"Treat","given":"Teresa A."},{"family":"Gaskill","given":"Jill A."},{"family":"McCabe","given":"Elizabeth B."},{"family":"Ghinassi","given":"Frank A."},{"family":"Luczak","given":"Amanda D."},{"family":"Marcus","given":"Marsha D."}],"issued":{"date-parts":[["2005",9]]}}}],"schema":"https://github.com/citation-style-language/schema/raw/master/csl-citation.json"} </w:instrText>
            </w:r>
            <w:r w:rsidR="00963F32">
              <w:rPr>
                <w:lang w:val="en-US"/>
              </w:rPr>
              <w:fldChar w:fldCharType="separate"/>
            </w:r>
            <w:r w:rsidR="00390212" w:rsidRPr="003832FC">
              <w:rPr>
                <w:rFonts w:ascii="Calibri" w:hAnsi="Calibri"/>
              </w:rPr>
              <w:t>(94)</w:t>
            </w:r>
            <w:r w:rsidR="00963F32">
              <w:rPr>
                <w:lang w:val="en-US"/>
              </w:rPr>
              <w:fldChar w:fldCharType="end"/>
            </w:r>
            <w:r w:rsidRPr="003832FC">
              <w:t xml:space="preserve">, </w:t>
            </w:r>
            <w:proofErr w:type="spellStart"/>
            <w:r w:rsidRPr="003832FC">
              <w:t>Stonehill</w:t>
            </w:r>
            <w:proofErr w:type="spellEnd"/>
            <w:r w:rsidRPr="003832FC">
              <w:t xml:space="preserve"> et al. 1977</w:t>
            </w:r>
            <w:r w:rsidR="00963F32" w:rsidRPr="003832FC">
              <w:t xml:space="preserve"> </w:t>
            </w:r>
            <w:r w:rsidR="00963F32">
              <w:rPr>
                <w:lang w:val="en-US"/>
              </w:rPr>
              <w:fldChar w:fldCharType="begin"/>
            </w:r>
            <w:r w:rsidR="00390212" w:rsidRPr="003832FC">
              <w:instrText xml:space="preserve"> ADDIN ZOTERO_ITEM CSL_CITATION {"citationID":"QyNRVsIS","properties":{"formattedCitation":"(95)","plainCitation":"(95)"},"citationItems":[{"id":20894,"uris":["http://zotero.org/users/1122014/items/3J9DFSVP"],"uri":["http://zotero.org/users/1122014/items/3J9DFSVP"],"itemData":{"id":20894,"type":"article-journal","title":"Psychoneurotic characteristics of patients with anorexia nervosa before and after treatment and at follow-up 4-7 yea</w:instrText>
            </w:r>
            <w:r w:rsidR="00390212">
              <w:rPr>
                <w:lang w:val="en-US"/>
              </w:rPr>
              <w:instrText xml:space="preserve">rs later","container-title":"Journal of Psychosomatic Research","page":"189-193","volume":"21","issue":"3","source":"PubMed","ISSN":"0022-3999","note":"PMID: 894627","journalAbbreviation":"J Psychosom Res","language":"eng","author":[{"family":"Stonehill","given":"E."},{"family":"Crisp","given":"A. H."}],"issued":{"date-parts":[["1977"]]}}}],"schema":"https://github.com/citation-style-language/schema/raw/master/csl-citation.json"} </w:instrText>
            </w:r>
            <w:r w:rsidR="00963F32">
              <w:rPr>
                <w:lang w:val="en-US"/>
              </w:rPr>
              <w:fldChar w:fldCharType="separate"/>
            </w:r>
            <w:r w:rsidR="00390212" w:rsidRPr="00390212">
              <w:rPr>
                <w:rFonts w:ascii="Calibri" w:hAnsi="Calibri"/>
                <w:lang w:val="en-US"/>
              </w:rPr>
              <w:t>(95)</w:t>
            </w:r>
            <w:r w:rsidR="00963F32">
              <w:rPr>
                <w:lang w:val="en-US"/>
              </w:rPr>
              <w:fldChar w:fldCharType="end"/>
            </w:r>
            <w:r w:rsidRPr="00963F32">
              <w:rPr>
                <w:lang w:val="en-US"/>
              </w:rPr>
              <w:t xml:space="preserve">, Zeeck et </w:t>
            </w:r>
            <w:r w:rsidR="00365B18" w:rsidRPr="00963F32">
              <w:rPr>
                <w:lang w:val="en-US"/>
              </w:rPr>
              <w:t>al. 2005</w:t>
            </w:r>
            <w:r w:rsidR="00963F32">
              <w:rPr>
                <w:lang w:val="en-US"/>
              </w:rPr>
              <w:t xml:space="preserve"> </w:t>
            </w:r>
            <w:r w:rsidR="00963F32">
              <w:rPr>
                <w:lang w:val="en-US"/>
              </w:rPr>
              <w:fldChar w:fldCharType="begin"/>
            </w:r>
            <w:r w:rsidR="00390212">
              <w:rPr>
                <w:lang w:val="en-US"/>
              </w:rPr>
              <w:instrText xml:space="preserve"> ADDIN ZOTERO_ITEM CSL_CITATION {"citationID":"SSPF9Zj4","properties":{"formattedCitation":"(96)","plainCitation":"(96)"},"citationItems":[{"id":4129,"uris":["http://zotero.org/users/1122014/items/VJW27WTD"],"uri":["http://zotero.org/users/1122014/items/VJW27WTD"],"itemData":{"id":4129,"type":"article-journal","title":"Drop out from inpatient treatment of anorexia nervosa.","container-title":"Acta Psychiatrica Scandinavica","page":"29-37","volume":"111","journalAbbreviation":"Acta Psychiatr.Scand.","author":[{"family":"Zeeck","given":"A"},{"family":"Hartmann","given":"A"},{"family":"Buchholz","given":"C"},{"family":"Herzog","given":"T"}],"issued":{"date-parts":[["2005"]]}}}],"schema":"https://github.com/citation-style-language/schema/raw/master/csl-citation.json"} </w:instrText>
            </w:r>
            <w:r w:rsidR="00963F32">
              <w:rPr>
                <w:lang w:val="en-US"/>
              </w:rPr>
              <w:fldChar w:fldCharType="separate"/>
            </w:r>
            <w:r w:rsidR="00390212" w:rsidRPr="00390212">
              <w:rPr>
                <w:rFonts w:ascii="Calibri" w:hAnsi="Calibri"/>
                <w:lang w:val="en-US"/>
              </w:rPr>
              <w:t>(96)</w:t>
            </w:r>
            <w:r w:rsidR="00963F32">
              <w:rPr>
                <w:lang w:val="en-US"/>
              </w:rPr>
              <w:fldChar w:fldCharType="end"/>
            </w:r>
            <w:r w:rsidRPr="00963F32">
              <w:rPr>
                <w:lang w:val="en-US"/>
              </w:rPr>
              <w:t xml:space="preserve">, </w:t>
            </w:r>
            <w:proofErr w:type="spellStart"/>
            <w:r w:rsidRPr="00963F32">
              <w:rPr>
                <w:lang w:val="en-US"/>
              </w:rPr>
              <w:t>Bloks</w:t>
            </w:r>
            <w:proofErr w:type="spellEnd"/>
            <w:r w:rsidRPr="00963F32">
              <w:rPr>
                <w:lang w:val="en-US"/>
              </w:rPr>
              <w:t xml:space="preserve"> et al. 2001</w:t>
            </w:r>
            <w:r w:rsidR="00963F32">
              <w:rPr>
                <w:lang w:val="en-US"/>
              </w:rPr>
              <w:t xml:space="preserve"> </w:t>
            </w:r>
            <w:r w:rsidR="00390212">
              <w:rPr>
                <w:lang w:val="en-US"/>
              </w:rPr>
              <w:fldChar w:fldCharType="begin"/>
            </w:r>
            <w:r w:rsidR="00390212">
              <w:rPr>
                <w:lang w:val="en-US"/>
              </w:rPr>
              <w:instrText xml:space="preserve"> ADDIN ZOTERO_ITEM CSL_CITATION {"citationID":"su0mBKA0","properties":{"formattedCitation":"(97)","plainCitation":"(97)"},"citationItems":[{"id":20904,"uris":["http://zotero.org/users/1122014/items/E457JMG6"],"uri":["http://zotero.org/users/1122014/items/E457JMG6"],"itemData":{"id":20904,"type":"article-journal","title":"Changes in coping styles and recovery after inpatient treatment for severe eating disorders.","collection-title":"European Eating Disorders Review","page":"397-415","volume":"9","journalAbbreviation":"Eur Eat Disord Rev","author":[{"family":"Bloks","given":"H"},{"family":"Spinhoven","given":"P"},{"family":"Callewaert","given":"I"},{"family":"Willemse-Koning","given":"C"},{"family":"Turksma","given":"A"}],"issued":{"date-parts":[["2001"]]}}}],"schema":"https://github.com/citation-style-language/schema/raw/master/csl-citation.json"} </w:instrText>
            </w:r>
            <w:r w:rsidR="00390212">
              <w:rPr>
                <w:lang w:val="en-US"/>
              </w:rPr>
              <w:fldChar w:fldCharType="separate"/>
            </w:r>
            <w:r w:rsidR="00390212" w:rsidRPr="00390212">
              <w:rPr>
                <w:rFonts w:ascii="Calibri" w:hAnsi="Calibri"/>
              </w:rPr>
              <w:t>(97)</w:t>
            </w:r>
            <w:r w:rsidR="00390212">
              <w:rPr>
                <w:lang w:val="en-US"/>
              </w:rPr>
              <w:fldChar w:fldCharType="end"/>
            </w:r>
            <w:r w:rsidRPr="00963F32">
              <w:rPr>
                <w:lang w:val="en-US"/>
              </w:rPr>
              <w:t xml:space="preserve">, Carter </w:t>
            </w:r>
            <w:r w:rsidR="00365B18" w:rsidRPr="00963F32">
              <w:rPr>
                <w:lang w:val="en-US"/>
              </w:rPr>
              <w:t>et al. 2004</w:t>
            </w:r>
            <w:r w:rsidR="003629EB">
              <w:rPr>
                <w:lang w:val="en-US"/>
              </w:rPr>
              <w:t xml:space="preserve"> </w:t>
            </w:r>
            <w:r w:rsidR="003629EB">
              <w:rPr>
                <w:lang w:val="en-US"/>
              </w:rPr>
              <w:fldChar w:fldCharType="begin"/>
            </w:r>
            <w:r w:rsidR="00390212">
              <w:rPr>
                <w:lang w:val="en-US"/>
              </w:rPr>
              <w:instrText xml:space="preserve"> ADDIN ZOTERO_ITEM CSL_CITATION {"citationID":"UvfolLYm","properties":{"formattedCitation":"(98)","plainCitation":"(98)"},"citationItems":[{"id":20896,"uris":["http://zotero.org/users/1122014/items/B8RETQPU"],"uri":["http://zotero.org/users/1122014/items/B8RETQPU"],"itemData":{"id":20896,"type":"article-journal","title":"Relapse in anorexia nervosa: a survival analysis","container-title":"Psychological Medicine","page":"671-679","volume":"34","issue":"4","source":"CrossRef","DOI":"10.1017/S0033291703001168","ISSN":"0033-2917, 1469-8978","shortTitle":"Relapse in anorexia nervosa","language":"en","author":[{"family":"Carter","given":"J. C."},{"family":"Blackmore","given":"E."},{"family":"Sutandar-Pinnock","given":"K."},{"family":"Woodside","given":"D. B."}],"issued":{"date-parts":[["2004",5]]}}}],"schema":"https://github.com/citation-style-language/schema/raw/master/csl-citation.json"} </w:instrText>
            </w:r>
            <w:r w:rsidR="003629EB">
              <w:rPr>
                <w:lang w:val="en-US"/>
              </w:rPr>
              <w:fldChar w:fldCharType="separate"/>
            </w:r>
            <w:r w:rsidR="00390212" w:rsidRPr="00390212">
              <w:rPr>
                <w:rFonts w:ascii="Calibri" w:hAnsi="Calibri"/>
                <w:lang w:val="en-US"/>
              </w:rPr>
              <w:t>(98)</w:t>
            </w:r>
            <w:r w:rsidR="003629EB">
              <w:rPr>
                <w:lang w:val="en-US"/>
              </w:rPr>
              <w:fldChar w:fldCharType="end"/>
            </w:r>
            <w:r w:rsidR="00365B18" w:rsidRPr="00963F32">
              <w:rPr>
                <w:lang w:val="en-US"/>
              </w:rPr>
              <w:t xml:space="preserve">, </w:t>
            </w:r>
            <w:proofErr w:type="spellStart"/>
            <w:r w:rsidR="00365B18" w:rsidRPr="00963F32">
              <w:rPr>
                <w:lang w:val="en-US"/>
              </w:rPr>
              <w:t>Ostuzzi</w:t>
            </w:r>
            <w:proofErr w:type="spellEnd"/>
            <w:r w:rsidR="00365B18" w:rsidRPr="00963F32">
              <w:rPr>
                <w:lang w:val="en-US"/>
              </w:rPr>
              <w:t xml:space="preserve"> et al. 1999</w:t>
            </w:r>
            <w:r w:rsidR="003629EB">
              <w:rPr>
                <w:lang w:val="en-US"/>
              </w:rPr>
              <w:t xml:space="preserve"> </w:t>
            </w:r>
            <w:r w:rsidR="003629EB">
              <w:rPr>
                <w:lang w:val="en-US"/>
              </w:rPr>
              <w:fldChar w:fldCharType="begin"/>
            </w:r>
            <w:r w:rsidR="00390212">
              <w:rPr>
                <w:lang w:val="en-US"/>
              </w:rPr>
              <w:instrText xml:space="preserve"> ADDIN ZOTERO_ITEM CSL_CITATION {"citationID":"9FOBcaqh","properties":{"formattedCitation":"(99)","plainCitation":"(99)"},"citationItems":[{"id":20897,"uris":["http://zotero.org/users/1122014/items/AP4ZQECF"],"uri":["http://zotero.org/users/1122014/items/AP4ZQECF"],"itemData":{"id":20897,"type":"article-journal","title":"One-year weight follow-up in anorexia nervosa after inpatient psycho-nutritional rehabilitative treatment","container-title":"Eating and weight disorders: EWD","page":"194-197","volume":"4","issue":"4","source":"PubMed","abstract":"Many inpatient treatments have been proposed for anorexia nervosa (AN) in the past, but few weight outcomes are available today. The criteria for outcome evaluation have always considered body weight. The fifty-three women with AN [26 restrictive (ANR) and 27 bulimic (ANB), studied in this paper were all those discharged in 1996 after an inpatient psycho-nutritional rehabilitation programme. Body weight and BMI were significantly increased between admission and discharge and this increase was maintained at the one-year follow-up. Mean weight in ANR and ANB were similar both at admission and on discharge, but showed significant differences at the follow-up. Follow-up weight was stable (+/- 5%) in 31%, decreased in 15% and increased in 54% of ANR, compared with 44%, 33% and 23% respectively in ANB. There were no differences in age and illness duration. It is very difficult to study presence or absence of menses because many patients were on estro-progestins. Furthermore, only 28% of patients with menses presented BMI higher than 17.5. Only the ANR group showed a significant weight increase at the follow-up. Their BMI was acceptable in 65% compared with 33% in the ANB group. Bulimic behaviour seems to be itself a negative prognostic factor for weight recovery.","ISSN":"1124-4909","note":"PMID: 10728181","journalAbbreviation":"Eat Weight Disord","language":"eng","author":[{"family":"Ostuzzi","given":"R."},{"family":"Didonna","given":"F."},{"family":"Micciolo","given":"R."}],"issued":{"date-parts":[["1999",12]]}}}],"schema":"https://github.com/citation-style-language/schema/raw/master/csl-citation.json"} </w:instrText>
            </w:r>
            <w:r w:rsidR="003629EB">
              <w:rPr>
                <w:lang w:val="en-US"/>
              </w:rPr>
              <w:fldChar w:fldCharType="separate"/>
            </w:r>
            <w:r w:rsidR="00390212" w:rsidRPr="003832FC">
              <w:rPr>
                <w:rFonts w:ascii="Calibri" w:hAnsi="Calibri"/>
                <w:lang w:val="en-US"/>
              </w:rPr>
              <w:t>(99)</w:t>
            </w:r>
            <w:r w:rsidR="003629EB">
              <w:rPr>
                <w:lang w:val="en-US"/>
              </w:rPr>
              <w:fldChar w:fldCharType="end"/>
            </w:r>
          </w:p>
        </w:tc>
      </w:tr>
    </w:tbl>
    <w:p w:rsidR="001E0E02" w:rsidRPr="00963F32" w:rsidRDefault="001E0E02">
      <w:pPr>
        <w:rPr>
          <w:lang w:val="en-US"/>
        </w:rPr>
      </w:pPr>
    </w:p>
    <w:p w:rsidR="00390212" w:rsidRPr="00390212" w:rsidRDefault="004E374F" w:rsidP="00390212">
      <w:pPr>
        <w:pStyle w:val="Literaturverzeichnis"/>
        <w:rPr>
          <w:lang w:val="en-US"/>
        </w:rPr>
      </w:pPr>
      <w:r>
        <w:rPr>
          <w:lang w:val="en-US"/>
        </w:rPr>
        <w:fldChar w:fldCharType="begin"/>
      </w:r>
      <w:r w:rsidR="00365B18" w:rsidRPr="00963F32">
        <w:rPr>
          <w:lang w:val="en-US"/>
        </w:rPr>
        <w:instrText xml:space="preserve"> ADDIN ZOTERO_BIBL {"custom":[]} CSL_BIBLIOGRAPHY </w:instrText>
      </w:r>
      <w:r>
        <w:rPr>
          <w:lang w:val="en-US"/>
        </w:rPr>
        <w:fldChar w:fldCharType="separate"/>
      </w:r>
      <w:r w:rsidR="00390212" w:rsidRPr="00390212">
        <w:rPr>
          <w:lang w:val="en-US"/>
        </w:rPr>
        <w:t xml:space="preserve">1. </w:t>
      </w:r>
      <w:r w:rsidR="00390212" w:rsidRPr="00390212">
        <w:rPr>
          <w:lang w:val="en-US"/>
        </w:rPr>
        <w:tab/>
        <w:t xml:space="preserve">Fichter MM, Quadflieg N, Nisslmuller K, Lindner S, Osen B, Huber T, Wunsch-Leiteritz W. Does internet-based prevention reduce the risk of relapse for anorexia nervosa? </w:t>
      </w:r>
      <w:r w:rsidR="00390212" w:rsidRPr="00390212">
        <w:rPr>
          <w:i/>
          <w:iCs/>
          <w:lang w:val="en-US"/>
        </w:rPr>
        <w:t>Behav Res Ther</w:t>
      </w:r>
      <w:r w:rsidR="00390212" w:rsidRPr="00390212">
        <w:rPr>
          <w:lang w:val="en-US"/>
        </w:rPr>
        <w:t xml:space="preserve"> (2012) </w:t>
      </w:r>
      <w:r w:rsidR="00390212" w:rsidRPr="00390212">
        <w:rPr>
          <w:b/>
          <w:bCs/>
          <w:lang w:val="en-US"/>
        </w:rPr>
        <w:t>50</w:t>
      </w:r>
      <w:r w:rsidR="00390212" w:rsidRPr="00390212">
        <w:rPr>
          <w:lang w:val="en-US"/>
        </w:rPr>
        <w:t>:180–90. doi:10.1016/j.brat.2011.12.003</w:t>
      </w:r>
    </w:p>
    <w:p w:rsidR="00390212" w:rsidRPr="00390212" w:rsidRDefault="00390212" w:rsidP="00390212">
      <w:pPr>
        <w:pStyle w:val="Literaturverzeichnis"/>
        <w:rPr>
          <w:lang w:val="en-US"/>
        </w:rPr>
      </w:pPr>
      <w:r w:rsidRPr="00390212">
        <w:rPr>
          <w:lang w:val="en-US"/>
        </w:rPr>
        <w:t xml:space="preserve">2. </w:t>
      </w:r>
      <w:r w:rsidRPr="00390212">
        <w:rPr>
          <w:lang w:val="en-US"/>
        </w:rPr>
        <w:tab/>
        <w:t xml:space="preserve">Godart N, Berthoz S, Curt F, Perdereau F, Rein Z, Wallier J, Horreard AS, Kaganski I, Lucet R, Atger F, et al. A randomized controlled trial of adjunctive family therapy and treatment as usual following inpatient treatment for anorexia nervosa adolescents. </w:t>
      </w:r>
      <w:r w:rsidRPr="00390212">
        <w:rPr>
          <w:i/>
          <w:iCs/>
          <w:lang w:val="en-US"/>
        </w:rPr>
        <w:t>PLoS One</w:t>
      </w:r>
      <w:r w:rsidRPr="00390212">
        <w:rPr>
          <w:lang w:val="en-US"/>
        </w:rPr>
        <w:t xml:space="preserve"> (2012) </w:t>
      </w:r>
      <w:r w:rsidRPr="00390212">
        <w:rPr>
          <w:b/>
          <w:bCs/>
          <w:lang w:val="en-US"/>
        </w:rPr>
        <w:t>7</w:t>
      </w:r>
      <w:r w:rsidRPr="00390212">
        <w:rPr>
          <w:lang w:val="en-US"/>
        </w:rPr>
        <w:t>:e28249. doi:10.1371/journal.pone.0028249</w:t>
      </w:r>
    </w:p>
    <w:p w:rsidR="00390212" w:rsidRPr="00390212" w:rsidRDefault="00390212" w:rsidP="00390212">
      <w:pPr>
        <w:pStyle w:val="Literaturverzeichnis"/>
        <w:rPr>
          <w:lang w:val="en-US"/>
        </w:rPr>
      </w:pPr>
      <w:r w:rsidRPr="00390212">
        <w:rPr>
          <w:lang w:val="en-US"/>
        </w:rPr>
        <w:t xml:space="preserve">3. </w:t>
      </w:r>
      <w:r w:rsidRPr="00390212">
        <w:rPr>
          <w:lang w:val="en-US"/>
        </w:rPr>
        <w:tab/>
        <w:t xml:space="preserve">Pike KM, Walsh BT, Vitousek K, Wilson GT, Bauer J. Cognitive behavior therapy in the posthospitalization treatment of anorexia nervosa. </w:t>
      </w:r>
      <w:r w:rsidRPr="00390212">
        <w:rPr>
          <w:i/>
          <w:iCs/>
          <w:lang w:val="en-US"/>
        </w:rPr>
        <w:t>Am J Psychiatry</w:t>
      </w:r>
      <w:r w:rsidRPr="00390212">
        <w:rPr>
          <w:lang w:val="en-US"/>
        </w:rPr>
        <w:t xml:space="preserve"> (2003) </w:t>
      </w:r>
      <w:r w:rsidRPr="00390212">
        <w:rPr>
          <w:b/>
          <w:bCs/>
          <w:lang w:val="en-US"/>
        </w:rPr>
        <w:t>160</w:t>
      </w:r>
      <w:r w:rsidRPr="00390212">
        <w:rPr>
          <w:lang w:val="en-US"/>
        </w:rPr>
        <w:t>:2046–2049. doi:10.1176/appi.ajp.160.11.2046</w:t>
      </w:r>
    </w:p>
    <w:p w:rsidR="00390212" w:rsidRPr="00390212" w:rsidRDefault="00390212" w:rsidP="00390212">
      <w:pPr>
        <w:pStyle w:val="Literaturverzeichnis"/>
        <w:rPr>
          <w:lang w:val="en-US"/>
        </w:rPr>
      </w:pPr>
      <w:r w:rsidRPr="00390212">
        <w:rPr>
          <w:lang w:val="en-US"/>
        </w:rPr>
        <w:t xml:space="preserve">4. </w:t>
      </w:r>
      <w:r w:rsidRPr="00390212">
        <w:rPr>
          <w:lang w:val="en-US"/>
        </w:rPr>
        <w:tab/>
        <w:t xml:space="preserve">Dingemans AE, Danner UN, Donker JM, Aardoom JJ, van Meer F, Tobias K, van Elburg AA, van Furth EF. The Effectiveness of Cognitive Remediation Therapy in Patients with a Severe or Enduring Eating Disorder: A Randomized Controlled Trial. </w:t>
      </w:r>
      <w:r w:rsidRPr="00390212">
        <w:rPr>
          <w:i/>
          <w:iCs/>
          <w:lang w:val="en-US"/>
        </w:rPr>
        <w:t>Psychother Psychosom</w:t>
      </w:r>
      <w:r w:rsidRPr="00390212">
        <w:rPr>
          <w:lang w:val="en-US"/>
        </w:rPr>
        <w:t xml:space="preserve"> (2014) </w:t>
      </w:r>
      <w:r w:rsidRPr="00390212">
        <w:rPr>
          <w:b/>
          <w:bCs/>
          <w:lang w:val="en-US"/>
        </w:rPr>
        <w:t>83</w:t>
      </w:r>
      <w:r w:rsidRPr="00390212">
        <w:rPr>
          <w:lang w:val="en-US"/>
        </w:rPr>
        <w:t>:29–36. doi:10.1159/000355240</w:t>
      </w:r>
    </w:p>
    <w:p w:rsidR="00390212" w:rsidRPr="00390212" w:rsidRDefault="00390212" w:rsidP="00390212">
      <w:pPr>
        <w:pStyle w:val="Literaturverzeichnis"/>
        <w:rPr>
          <w:lang w:val="en-US"/>
        </w:rPr>
      </w:pPr>
      <w:r w:rsidRPr="00390212">
        <w:rPr>
          <w:lang w:val="en-US"/>
        </w:rPr>
        <w:t xml:space="preserve">5. </w:t>
      </w:r>
      <w:r w:rsidRPr="00390212">
        <w:rPr>
          <w:lang w:val="en-US"/>
        </w:rPr>
        <w:tab/>
        <w:t xml:space="preserve">Salbach-Andrae H, Bohnekamp I, Bierbaum T, Schneider N, Thurn C, Stiglmayr C, Lenz K, Pfeiffer E, Lehmkuhl U. Dialectical behavior therapy and cognitive behavior therapy for anorexia and bulimia nervosa among adolescents: A randomized, controlled trial with a waiting control group. </w:t>
      </w:r>
      <w:r w:rsidRPr="00390212">
        <w:rPr>
          <w:i/>
          <w:iCs/>
          <w:lang w:val="en-US"/>
        </w:rPr>
        <w:t>Kindh Entwickl</w:t>
      </w:r>
      <w:r w:rsidRPr="00390212">
        <w:rPr>
          <w:lang w:val="en-US"/>
        </w:rPr>
        <w:t xml:space="preserve"> (2009) </w:t>
      </w:r>
      <w:r w:rsidRPr="00390212">
        <w:rPr>
          <w:b/>
          <w:bCs/>
          <w:lang w:val="en-US"/>
        </w:rPr>
        <w:t>18</w:t>
      </w:r>
      <w:r w:rsidRPr="00390212">
        <w:rPr>
          <w:lang w:val="en-US"/>
        </w:rPr>
        <w:t>:180–90.</w:t>
      </w:r>
    </w:p>
    <w:p w:rsidR="00390212" w:rsidRPr="00390212" w:rsidRDefault="00390212" w:rsidP="00390212">
      <w:pPr>
        <w:pStyle w:val="Literaturverzeichnis"/>
        <w:rPr>
          <w:lang w:val="en-US"/>
        </w:rPr>
      </w:pPr>
      <w:r w:rsidRPr="00390212">
        <w:rPr>
          <w:lang w:val="en-US"/>
        </w:rPr>
        <w:t xml:space="preserve">6. </w:t>
      </w:r>
      <w:r w:rsidRPr="00390212">
        <w:rPr>
          <w:lang w:val="en-US"/>
        </w:rPr>
        <w:tab/>
        <w:t xml:space="preserve">Simon W, Lambert MJ, Busath G, Vazquez A, Berkeljon A, Hyer K, Granley M, Berrett M. Effects of providing patient progress feedback and clinical support tools to psychotherapists in an inpatient eating disorders treatment program: a randomized controlled study. </w:t>
      </w:r>
      <w:r w:rsidRPr="00390212">
        <w:rPr>
          <w:i/>
          <w:iCs/>
          <w:lang w:val="en-US"/>
        </w:rPr>
        <w:t>Psychother Res</w:t>
      </w:r>
      <w:r w:rsidRPr="00390212">
        <w:rPr>
          <w:lang w:val="en-US"/>
        </w:rPr>
        <w:t xml:space="preserve"> (2013) </w:t>
      </w:r>
      <w:r w:rsidRPr="00390212">
        <w:rPr>
          <w:b/>
          <w:bCs/>
          <w:lang w:val="en-US"/>
        </w:rPr>
        <w:t>23</w:t>
      </w:r>
      <w:r w:rsidRPr="00390212">
        <w:rPr>
          <w:lang w:val="en-US"/>
        </w:rPr>
        <w:t>:287–300. doi:10.1080/10503307.2013.787497</w:t>
      </w:r>
    </w:p>
    <w:p w:rsidR="00390212" w:rsidRPr="00390212" w:rsidRDefault="00390212" w:rsidP="00390212">
      <w:pPr>
        <w:pStyle w:val="Literaturverzeichnis"/>
        <w:rPr>
          <w:lang w:val="en-US"/>
        </w:rPr>
      </w:pPr>
      <w:r w:rsidRPr="00390212">
        <w:rPr>
          <w:lang w:val="en-US"/>
        </w:rPr>
        <w:t xml:space="preserve">7. </w:t>
      </w:r>
      <w:r w:rsidRPr="00390212">
        <w:rPr>
          <w:lang w:val="en-US"/>
        </w:rPr>
        <w:tab/>
        <w:t xml:space="preserve">Stein KF, Corte C, Chen DG, Nuliyalu U, Wing J. A randomized clinical trial of an identity intervention programme for women with eating disorders. </w:t>
      </w:r>
      <w:r w:rsidRPr="00390212">
        <w:rPr>
          <w:i/>
          <w:iCs/>
          <w:lang w:val="en-US"/>
        </w:rPr>
        <w:t>Eur Eat Disord Rev</w:t>
      </w:r>
      <w:r w:rsidRPr="00390212">
        <w:rPr>
          <w:lang w:val="en-US"/>
        </w:rPr>
        <w:t xml:space="preserve"> (2013) </w:t>
      </w:r>
      <w:r w:rsidRPr="00390212">
        <w:rPr>
          <w:b/>
          <w:bCs/>
          <w:lang w:val="en-US"/>
        </w:rPr>
        <w:t>21</w:t>
      </w:r>
      <w:r w:rsidRPr="00390212">
        <w:rPr>
          <w:lang w:val="en-US"/>
        </w:rPr>
        <w:t>:130–42. doi:10.1002/erv.2195</w:t>
      </w:r>
    </w:p>
    <w:p w:rsidR="00390212" w:rsidRPr="00390212" w:rsidRDefault="00390212" w:rsidP="00390212">
      <w:pPr>
        <w:pStyle w:val="Literaturverzeichnis"/>
        <w:rPr>
          <w:lang w:val="en-US"/>
        </w:rPr>
      </w:pPr>
      <w:r w:rsidRPr="00390212">
        <w:rPr>
          <w:lang w:val="en-US"/>
        </w:rPr>
        <w:lastRenderedPageBreak/>
        <w:t xml:space="preserve">8. </w:t>
      </w:r>
      <w:r w:rsidRPr="00390212">
        <w:rPr>
          <w:lang w:val="en-US"/>
        </w:rPr>
        <w:tab/>
        <w:t xml:space="preserve">Steinglass JE, Albano AM, Simpson HB, Wang Y, Zou J, Attia E, Walsh BT. Confronting fear using exposure and response prevention for anorexia nervosa: A randomized controlled pilot study. </w:t>
      </w:r>
      <w:r w:rsidRPr="00390212">
        <w:rPr>
          <w:i/>
          <w:iCs/>
          <w:lang w:val="en-US"/>
        </w:rPr>
        <w:t>Int J Eat Disord</w:t>
      </w:r>
      <w:r w:rsidRPr="00390212">
        <w:rPr>
          <w:lang w:val="en-US"/>
        </w:rPr>
        <w:t xml:space="preserve"> (2014) </w:t>
      </w:r>
      <w:r w:rsidRPr="00390212">
        <w:rPr>
          <w:b/>
          <w:bCs/>
          <w:lang w:val="en-US"/>
        </w:rPr>
        <w:t>47</w:t>
      </w:r>
      <w:r w:rsidRPr="00390212">
        <w:rPr>
          <w:lang w:val="en-US"/>
        </w:rPr>
        <w:t>:174–80. doi:10.1002/eat.22214</w:t>
      </w:r>
    </w:p>
    <w:p w:rsidR="00390212" w:rsidRPr="00390212" w:rsidRDefault="00390212" w:rsidP="00390212">
      <w:pPr>
        <w:pStyle w:val="Literaturverzeichnis"/>
        <w:rPr>
          <w:lang w:val="en-US"/>
        </w:rPr>
      </w:pPr>
      <w:r w:rsidRPr="00390212">
        <w:rPr>
          <w:lang w:val="en-US"/>
        </w:rPr>
        <w:t xml:space="preserve">9. </w:t>
      </w:r>
      <w:r w:rsidRPr="00390212">
        <w:rPr>
          <w:lang w:val="en-US"/>
        </w:rPr>
        <w:tab/>
        <w:t xml:space="preserve">Vocks S, Schulte D, Busch M, Gronemeyer D, Herpertz S, Suchan B. Changes in neuronal correlates of body image processing by means of cognitive-behavioural body image therapy for eating disorders: a randomized controlled fMRI study. </w:t>
      </w:r>
      <w:r w:rsidRPr="00390212">
        <w:rPr>
          <w:i/>
          <w:iCs/>
          <w:lang w:val="en-US"/>
        </w:rPr>
        <w:t>Psychol Med</w:t>
      </w:r>
      <w:r w:rsidRPr="00390212">
        <w:rPr>
          <w:lang w:val="en-US"/>
        </w:rPr>
        <w:t xml:space="preserve"> (2011) </w:t>
      </w:r>
      <w:r w:rsidRPr="00390212">
        <w:rPr>
          <w:b/>
          <w:bCs/>
          <w:lang w:val="en-US"/>
        </w:rPr>
        <w:t>41</w:t>
      </w:r>
      <w:r w:rsidRPr="00390212">
        <w:rPr>
          <w:lang w:val="en-US"/>
        </w:rPr>
        <w:t>:1651–63. doi:10.1017/s0033291710002382</w:t>
      </w:r>
    </w:p>
    <w:p w:rsidR="00390212" w:rsidRPr="00390212" w:rsidRDefault="00390212" w:rsidP="00390212">
      <w:pPr>
        <w:pStyle w:val="Literaturverzeichnis"/>
        <w:rPr>
          <w:lang w:val="en-US"/>
        </w:rPr>
      </w:pPr>
      <w:r w:rsidRPr="00390212">
        <w:rPr>
          <w:lang w:val="en-US"/>
        </w:rPr>
        <w:t xml:space="preserve">10. </w:t>
      </w:r>
      <w:r w:rsidRPr="00390212">
        <w:rPr>
          <w:lang w:val="en-US"/>
        </w:rPr>
        <w:tab/>
        <w:t xml:space="preserve">Parling T, Cernvall M, Ramklint M, Holmgren S, Ghaderi A. A randomised trial of Acceptance and Commitment Therapy for Anorexia Nervosa after daycare treatment, including five-year follow-up. </w:t>
      </w:r>
      <w:r w:rsidRPr="00390212">
        <w:rPr>
          <w:i/>
          <w:iCs/>
          <w:lang w:val="en-US"/>
        </w:rPr>
        <w:t>BMC Psychiatry</w:t>
      </w:r>
      <w:r w:rsidRPr="00390212">
        <w:rPr>
          <w:lang w:val="en-US"/>
        </w:rPr>
        <w:t xml:space="preserve"> (2016) </w:t>
      </w:r>
      <w:r w:rsidRPr="00390212">
        <w:rPr>
          <w:b/>
          <w:bCs/>
          <w:lang w:val="en-US"/>
        </w:rPr>
        <w:t>16</w:t>
      </w:r>
      <w:r w:rsidRPr="00390212">
        <w:rPr>
          <w:lang w:val="en-US"/>
        </w:rPr>
        <w:t>: doi:10.1186/s12888-016-0975-6</w:t>
      </w:r>
    </w:p>
    <w:p w:rsidR="00390212" w:rsidRPr="00390212" w:rsidRDefault="00390212" w:rsidP="00390212">
      <w:pPr>
        <w:pStyle w:val="Literaturverzeichnis"/>
        <w:rPr>
          <w:lang w:val="en-US"/>
        </w:rPr>
      </w:pPr>
      <w:r w:rsidRPr="00390212">
        <w:rPr>
          <w:lang w:val="en-US"/>
        </w:rPr>
        <w:t xml:space="preserve">11. </w:t>
      </w:r>
      <w:r w:rsidRPr="00390212">
        <w:rPr>
          <w:lang w:val="en-US"/>
        </w:rPr>
        <w:tab/>
        <w:t xml:space="preserve">Kong S. Day treatment programme for patients with eating disorders: randomized controlled trial. </w:t>
      </w:r>
      <w:r w:rsidRPr="00390212">
        <w:rPr>
          <w:i/>
          <w:iCs/>
          <w:lang w:val="en-US"/>
        </w:rPr>
        <w:t>J Adv Nurs</w:t>
      </w:r>
      <w:r w:rsidRPr="00390212">
        <w:rPr>
          <w:lang w:val="en-US"/>
        </w:rPr>
        <w:t xml:space="preserve"> (2005) </w:t>
      </w:r>
      <w:r w:rsidRPr="00390212">
        <w:rPr>
          <w:b/>
          <w:bCs/>
          <w:lang w:val="en-US"/>
        </w:rPr>
        <w:t>51</w:t>
      </w:r>
      <w:r w:rsidRPr="00390212">
        <w:rPr>
          <w:lang w:val="en-US"/>
        </w:rPr>
        <w:t>:5–14. doi:10.1111/j.1365-2648.2005.03454.x</w:t>
      </w:r>
    </w:p>
    <w:p w:rsidR="00390212" w:rsidRPr="00390212" w:rsidRDefault="00390212" w:rsidP="00390212">
      <w:pPr>
        <w:pStyle w:val="Literaturverzeichnis"/>
        <w:rPr>
          <w:lang w:val="en-US"/>
        </w:rPr>
      </w:pPr>
      <w:r w:rsidRPr="00390212">
        <w:rPr>
          <w:lang w:val="en-US"/>
        </w:rPr>
        <w:t xml:space="preserve">12. </w:t>
      </w:r>
      <w:r w:rsidRPr="00390212">
        <w:rPr>
          <w:lang w:val="en-US"/>
        </w:rPr>
        <w:tab/>
        <w:t xml:space="preserve">Brockmeyer T, Ingenerf K, Walther S, Wild B, Hartmann M, Herzog W, Bents H, Friederich HC. Training cognitive flexibility in patients with anorexia nervosa: a pilot randomized controlled trial of cognitive remediation therapy. </w:t>
      </w:r>
      <w:r w:rsidRPr="00390212">
        <w:rPr>
          <w:i/>
          <w:iCs/>
          <w:lang w:val="en-US"/>
        </w:rPr>
        <w:t>Int J Eat Disord</w:t>
      </w:r>
      <w:r w:rsidRPr="00390212">
        <w:rPr>
          <w:lang w:val="en-US"/>
        </w:rPr>
        <w:t xml:space="preserve"> (2014) </w:t>
      </w:r>
      <w:r w:rsidRPr="00390212">
        <w:rPr>
          <w:b/>
          <w:bCs/>
          <w:lang w:val="en-US"/>
        </w:rPr>
        <w:t>47</w:t>
      </w:r>
      <w:r w:rsidRPr="00390212">
        <w:rPr>
          <w:lang w:val="en-US"/>
        </w:rPr>
        <w:t>:24–31. doi:10.1002/eat.22206</w:t>
      </w:r>
    </w:p>
    <w:p w:rsidR="00390212" w:rsidRPr="00390212" w:rsidRDefault="00390212" w:rsidP="00390212">
      <w:pPr>
        <w:pStyle w:val="Literaturverzeichnis"/>
        <w:rPr>
          <w:lang w:val="en-US"/>
        </w:rPr>
      </w:pPr>
      <w:r w:rsidRPr="00390212">
        <w:rPr>
          <w:lang w:val="en-US"/>
        </w:rPr>
        <w:t xml:space="preserve">13. </w:t>
      </w:r>
      <w:r w:rsidRPr="00390212">
        <w:rPr>
          <w:lang w:val="en-US"/>
        </w:rPr>
        <w:tab/>
        <w:t xml:space="preserve">Hibbs R, Magill N, Goddard E, Rhind C, Raenker S, Macdonald P, Todd G, Arcelus J, Morgan J, Beecham J, et al. Clinical effectiveness of a skills training intervention for caregivers in improving patient and caregiver health following in-patient treatment for severe anorexia nervosa: pragmatic randomised controlled trial. </w:t>
      </w:r>
      <w:r w:rsidRPr="00390212">
        <w:rPr>
          <w:i/>
          <w:iCs/>
          <w:lang w:val="en-US"/>
        </w:rPr>
        <w:t>Br J Psychiatry Open</w:t>
      </w:r>
      <w:r w:rsidRPr="00390212">
        <w:rPr>
          <w:lang w:val="en-US"/>
        </w:rPr>
        <w:t xml:space="preserve"> (2015) </w:t>
      </w:r>
      <w:r w:rsidRPr="00390212">
        <w:rPr>
          <w:b/>
          <w:bCs/>
          <w:lang w:val="en-US"/>
        </w:rPr>
        <w:t>1</w:t>
      </w:r>
      <w:r w:rsidRPr="00390212">
        <w:rPr>
          <w:lang w:val="en-US"/>
        </w:rPr>
        <w:t>:56–66. doi:10.1192/bjpo.bp.115.000273</w:t>
      </w:r>
    </w:p>
    <w:p w:rsidR="00390212" w:rsidRPr="00390212" w:rsidRDefault="00390212" w:rsidP="00390212">
      <w:pPr>
        <w:pStyle w:val="Literaturverzeichnis"/>
        <w:rPr>
          <w:lang w:val="en-US"/>
        </w:rPr>
      </w:pPr>
      <w:r w:rsidRPr="00390212">
        <w:rPr>
          <w:lang w:val="en-US"/>
        </w:rPr>
        <w:t xml:space="preserve">14. </w:t>
      </w:r>
      <w:r w:rsidRPr="00390212">
        <w:rPr>
          <w:lang w:val="en-US"/>
        </w:rPr>
        <w:tab/>
        <w:t xml:space="preserve">Rhodes P, Baillee A, Brown J, Madden S. Can parent-to-parent consultation improve the effectiveness of the Maudsley model of family-based treatment for anorexia nervosa? </w:t>
      </w:r>
      <w:proofErr w:type="gramStart"/>
      <w:r w:rsidRPr="00390212">
        <w:rPr>
          <w:lang w:val="en-US"/>
        </w:rPr>
        <w:t>A randomized controlled trial.</w:t>
      </w:r>
      <w:proofErr w:type="gramEnd"/>
      <w:r w:rsidR="00A80F63">
        <w:rPr>
          <w:lang w:val="en-US"/>
        </w:rPr>
        <w:t xml:space="preserve"> </w:t>
      </w:r>
      <w:bookmarkStart w:id="0" w:name="_GoBack"/>
      <w:r w:rsidR="00A80F63" w:rsidRPr="00A80F63">
        <w:rPr>
          <w:i/>
          <w:lang w:val="en-US"/>
        </w:rPr>
        <w:t xml:space="preserve">J </w:t>
      </w:r>
      <w:proofErr w:type="gramStart"/>
      <w:r w:rsidR="00A80F63" w:rsidRPr="00A80F63">
        <w:rPr>
          <w:i/>
          <w:lang w:val="en-US"/>
        </w:rPr>
        <w:t>Fam</w:t>
      </w:r>
      <w:proofErr w:type="gramEnd"/>
      <w:r w:rsidR="00A80F63" w:rsidRPr="00A80F63">
        <w:rPr>
          <w:i/>
          <w:lang w:val="en-US"/>
        </w:rPr>
        <w:t xml:space="preserve"> </w:t>
      </w:r>
      <w:proofErr w:type="spellStart"/>
      <w:r w:rsidR="00A80F63" w:rsidRPr="00A80F63">
        <w:rPr>
          <w:i/>
          <w:lang w:val="en-US"/>
        </w:rPr>
        <w:t>Ther</w:t>
      </w:r>
      <w:proofErr w:type="spellEnd"/>
      <w:r w:rsidRPr="00A80F63">
        <w:rPr>
          <w:i/>
          <w:lang w:val="en-US"/>
        </w:rPr>
        <w:t xml:space="preserve"> </w:t>
      </w:r>
      <w:bookmarkEnd w:id="0"/>
      <w:r w:rsidRPr="00390212">
        <w:rPr>
          <w:lang w:val="en-US"/>
        </w:rPr>
        <w:t xml:space="preserve">(2008) </w:t>
      </w:r>
      <w:r w:rsidRPr="00390212">
        <w:rPr>
          <w:b/>
          <w:bCs/>
          <w:lang w:val="en-US"/>
        </w:rPr>
        <w:t>30</w:t>
      </w:r>
      <w:r w:rsidRPr="00390212">
        <w:rPr>
          <w:lang w:val="en-US"/>
        </w:rPr>
        <w:t>:96–108.</w:t>
      </w:r>
    </w:p>
    <w:p w:rsidR="00390212" w:rsidRPr="00390212" w:rsidRDefault="00390212" w:rsidP="00390212">
      <w:pPr>
        <w:pStyle w:val="Literaturverzeichnis"/>
        <w:rPr>
          <w:lang w:val="en-US"/>
        </w:rPr>
      </w:pPr>
      <w:r w:rsidRPr="00390212">
        <w:rPr>
          <w:lang w:val="en-US"/>
        </w:rPr>
        <w:t xml:space="preserve">15. </w:t>
      </w:r>
      <w:r w:rsidRPr="00390212">
        <w:rPr>
          <w:lang w:val="en-US"/>
        </w:rPr>
        <w:tab/>
        <w:t xml:space="preserve">Whitney J, Murphy T, Landau S, Gavan K, Todd G, Whitaker W, Treasure J. A practical comparison of two types of family intervention: an exploratory RCT of family day workshops and individual family work as a supplement to inpatient care for adults with anorexia nervosa. </w:t>
      </w:r>
      <w:r w:rsidRPr="00390212">
        <w:rPr>
          <w:i/>
          <w:iCs/>
          <w:lang w:val="en-US"/>
        </w:rPr>
        <w:t>Eur Eat Disord Rev</w:t>
      </w:r>
      <w:r w:rsidRPr="00390212">
        <w:rPr>
          <w:lang w:val="en-US"/>
        </w:rPr>
        <w:t xml:space="preserve"> (2012) </w:t>
      </w:r>
      <w:r w:rsidRPr="00390212">
        <w:rPr>
          <w:b/>
          <w:bCs/>
          <w:lang w:val="en-US"/>
        </w:rPr>
        <w:t>20</w:t>
      </w:r>
      <w:r w:rsidRPr="00390212">
        <w:rPr>
          <w:lang w:val="en-US"/>
        </w:rPr>
        <w:t>:142–50. doi:10.1002/erv.1076</w:t>
      </w:r>
    </w:p>
    <w:p w:rsidR="00390212" w:rsidRPr="00390212" w:rsidRDefault="00390212" w:rsidP="00390212">
      <w:pPr>
        <w:pStyle w:val="Literaturverzeichnis"/>
        <w:rPr>
          <w:lang w:val="en-US"/>
        </w:rPr>
      </w:pPr>
      <w:r w:rsidRPr="00390212">
        <w:rPr>
          <w:lang w:val="en-US"/>
        </w:rPr>
        <w:t xml:space="preserve">16. </w:t>
      </w:r>
      <w:r w:rsidRPr="00390212">
        <w:rPr>
          <w:lang w:val="en-US"/>
        </w:rPr>
        <w:tab/>
        <w:t xml:space="preserve">Bachar E, Latzer Y, Kreitler S, Berry EM. Empirical comparison of two psychological therapies. Self psychology and cognitive orientation in the treatment of anorexia and bulimia. </w:t>
      </w:r>
      <w:r w:rsidRPr="00390212">
        <w:rPr>
          <w:i/>
          <w:iCs/>
          <w:lang w:val="en-US"/>
        </w:rPr>
        <w:t>J Psychother Pract Res</w:t>
      </w:r>
      <w:r w:rsidRPr="00390212">
        <w:rPr>
          <w:lang w:val="en-US"/>
        </w:rPr>
        <w:t xml:space="preserve"> (1999) </w:t>
      </w:r>
      <w:r w:rsidRPr="00390212">
        <w:rPr>
          <w:b/>
          <w:bCs/>
          <w:lang w:val="en-US"/>
        </w:rPr>
        <w:t>8</w:t>
      </w:r>
      <w:r w:rsidRPr="00390212">
        <w:rPr>
          <w:lang w:val="en-US"/>
        </w:rPr>
        <w:t>:115–128.</w:t>
      </w:r>
    </w:p>
    <w:p w:rsidR="00390212" w:rsidRPr="00390212" w:rsidRDefault="00390212" w:rsidP="00390212">
      <w:pPr>
        <w:pStyle w:val="Literaturverzeichnis"/>
        <w:rPr>
          <w:lang w:val="en-US"/>
        </w:rPr>
      </w:pPr>
      <w:r w:rsidRPr="00390212">
        <w:rPr>
          <w:lang w:val="en-US"/>
        </w:rPr>
        <w:t xml:space="preserve">17. </w:t>
      </w:r>
      <w:r w:rsidRPr="00390212">
        <w:rPr>
          <w:lang w:val="en-US"/>
        </w:rPr>
        <w:tab/>
        <w:t xml:space="preserve">Ball J, Mitchell P. A Randomized Controlled Study of Cognitive Behavior Therapy and Behavioral Family Therapy for Anorexia Nervosa Patients. </w:t>
      </w:r>
      <w:r w:rsidRPr="00390212">
        <w:rPr>
          <w:i/>
          <w:iCs/>
          <w:lang w:val="en-US"/>
        </w:rPr>
        <w:t>Eat Disord</w:t>
      </w:r>
      <w:r w:rsidRPr="00390212">
        <w:rPr>
          <w:lang w:val="en-US"/>
        </w:rPr>
        <w:t xml:space="preserve"> (2004) </w:t>
      </w:r>
      <w:r w:rsidRPr="00390212">
        <w:rPr>
          <w:b/>
          <w:bCs/>
          <w:lang w:val="en-US"/>
        </w:rPr>
        <w:t>12</w:t>
      </w:r>
      <w:r w:rsidRPr="00390212">
        <w:rPr>
          <w:lang w:val="en-US"/>
        </w:rPr>
        <w:t>:303–314. doi:10.1080/10640260490521389</w:t>
      </w:r>
    </w:p>
    <w:p w:rsidR="00390212" w:rsidRPr="00390212" w:rsidRDefault="00390212" w:rsidP="00390212">
      <w:pPr>
        <w:pStyle w:val="Literaturverzeichnis"/>
        <w:rPr>
          <w:lang w:val="en-US"/>
        </w:rPr>
      </w:pPr>
      <w:r w:rsidRPr="00390212">
        <w:rPr>
          <w:lang w:val="en-US"/>
        </w:rPr>
        <w:t xml:space="preserve">18. </w:t>
      </w:r>
      <w:r w:rsidRPr="00390212">
        <w:rPr>
          <w:lang w:val="en-US"/>
        </w:rPr>
        <w:tab/>
        <w:t xml:space="preserve">Bergh C, Brodin U, Lindberg G, Sodersten P. Randomized controlled trial of a treatment for anorexia and bulimia nervosa. </w:t>
      </w:r>
      <w:r w:rsidRPr="00390212">
        <w:rPr>
          <w:i/>
          <w:iCs/>
          <w:lang w:val="en-US"/>
        </w:rPr>
        <w:t>Proc Natl Acad Sci</w:t>
      </w:r>
      <w:r w:rsidRPr="00390212">
        <w:rPr>
          <w:lang w:val="en-US"/>
        </w:rPr>
        <w:t xml:space="preserve"> (2002) </w:t>
      </w:r>
      <w:r w:rsidRPr="00390212">
        <w:rPr>
          <w:b/>
          <w:bCs/>
          <w:lang w:val="en-US"/>
        </w:rPr>
        <w:t>99</w:t>
      </w:r>
      <w:r w:rsidRPr="00390212">
        <w:rPr>
          <w:lang w:val="en-US"/>
        </w:rPr>
        <w:t>:9486–9491. doi:10.1073/pnas.142284799</w:t>
      </w:r>
    </w:p>
    <w:p w:rsidR="00390212" w:rsidRPr="00390212" w:rsidRDefault="00390212" w:rsidP="00390212">
      <w:pPr>
        <w:pStyle w:val="Literaturverzeichnis"/>
        <w:rPr>
          <w:lang w:val="en-US"/>
        </w:rPr>
      </w:pPr>
      <w:r w:rsidRPr="00390212">
        <w:rPr>
          <w:lang w:val="en-US"/>
        </w:rPr>
        <w:t xml:space="preserve">19. </w:t>
      </w:r>
      <w:r w:rsidRPr="00390212">
        <w:rPr>
          <w:lang w:val="en-US"/>
        </w:rPr>
        <w:tab/>
        <w:t xml:space="preserve">Channon S, de Silva P, Hemsley D, Perkins R. A controlled trial of cognitive-behavioural and behavioural treatment of anorexia nervosa. </w:t>
      </w:r>
      <w:r w:rsidRPr="00390212">
        <w:rPr>
          <w:i/>
          <w:iCs/>
          <w:lang w:val="en-US"/>
        </w:rPr>
        <w:t>Behav Res Ther</w:t>
      </w:r>
      <w:r w:rsidRPr="00390212">
        <w:rPr>
          <w:lang w:val="en-US"/>
        </w:rPr>
        <w:t xml:space="preserve"> (1989) </w:t>
      </w:r>
      <w:r w:rsidRPr="00390212">
        <w:rPr>
          <w:b/>
          <w:bCs/>
          <w:lang w:val="en-US"/>
        </w:rPr>
        <w:t>27</w:t>
      </w:r>
      <w:r w:rsidRPr="00390212">
        <w:rPr>
          <w:lang w:val="en-US"/>
        </w:rPr>
        <w:t>:529–535.</w:t>
      </w:r>
    </w:p>
    <w:p w:rsidR="00390212" w:rsidRPr="00390212" w:rsidRDefault="00390212" w:rsidP="00390212">
      <w:pPr>
        <w:pStyle w:val="Literaturverzeichnis"/>
        <w:rPr>
          <w:lang w:val="en-US"/>
        </w:rPr>
      </w:pPr>
      <w:r w:rsidRPr="00390212">
        <w:rPr>
          <w:lang w:val="en-US"/>
        </w:rPr>
        <w:t xml:space="preserve">20. </w:t>
      </w:r>
      <w:r w:rsidRPr="00390212">
        <w:rPr>
          <w:lang w:val="en-US"/>
        </w:rPr>
        <w:tab/>
        <w:t xml:space="preserve">Eckert E, Goldberg S, Halmi K, Casper R, Davis J. Behaviour therapy in anorexia nervosa. </w:t>
      </w:r>
      <w:r w:rsidRPr="00390212">
        <w:rPr>
          <w:i/>
          <w:iCs/>
          <w:lang w:val="en-US"/>
        </w:rPr>
        <w:t>Br J Psychiatry</w:t>
      </w:r>
      <w:r w:rsidRPr="00390212">
        <w:rPr>
          <w:lang w:val="en-US"/>
        </w:rPr>
        <w:t xml:space="preserve"> (1979) </w:t>
      </w:r>
      <w:r w:rsidRPr="00390212">
        <w:rPr>
          <w:b/>
          <w:bCs/>
          <w:lang w:val="en-US"/>
        </w:rPr>
        <w:t>134</w:t>
      </w:r>
      <w:r w:rsidRPr="00390212">
        <w:rPr>
          <w:lang w:val="en-US"/>
        </w:rPr>
        <w:t>:55–59.</w:t>
      </w:r>
    </w:p>
    <w:p w:rsidR="00390212" w:rsidRPr="00390212" w:rsidRDefault="00390212" w:rsidP="00390212">
      <w:pPr>
        <w:pStyle w:val="Literaturverzeichnis"/>
        <w:rPr>
          <w:lang w:val="en-US"/>
        </w:rPr>
      </w:pPr>
      <w:r w:rsidRPr="00390212">
        <w:rPr>
          <w:lang w:val="en-US"/>
        </w:rPr>
        <w:lastRenderedPageBreak/>
        <w:t xml:space="preserve">21. </w:t>
      </w:r>
      <w:r w:rsidRPr="00390212">
        <w:rPr>
          <w:lang w:val="en-US"/>
        </w:rPr>
        <w:tab/>
        <w:t xml:space="preserve">Geist R, Heinmaa M, Stephens D, Davis R, Katzman D. Comparison of family therapy and family group psychoeducation in adolescents with anorexia nervosa. </w:t>
      </w:r>
      <w:r w:rsidRPr="00390212">
        <w:rPr>
          <w:i/>
          <w:iCs/>
          <w:lang w:val="en-US"/>
        </w:rPr>
        <w:t>Can J Psychiatry</w:t>
      </w:r>
      <w:r w:rsidRPr="00390212">
        <w:rPr>
          <w:lang w:val="en-US"/>
        </w:rPr>
        <w:t xml:space="preserve"> (2000) </w:t>
      </w:r>
      <w:r w:rsidRPr="00390212">
        <w:rPr>
          <w:b/>
          <w:bCs/>
          <w:lang w:val="en-US"/>
        </w:rPr>
        <w:t>45 (2)</w:t>
      </w:r>
      <w:r w:rsidRPr="00390212">
        <w:rPr>
          <w:lang w:val="en-US"/>
        </w:rPr>
        <w:t>:173–178.</w:t>
      </w:r>
    </w:p>
    <w:p w:rsidR="00390212" w:rsidRPr="00390212" w:rsidRDefault="00390212" w:rsidP="00390212">
      <w:pPr>
        <w:pStyle w:val="Literaturverzeichnis"/>
        <w:rPr>
          <w:lang w:val="en-US"/>
        </w:rPr>
      </w:pPr>
      <w:r w:rsidRPr="00390212">
        <w:rPr>
          <w:lang w:val="en-US"/>
        </w:rPr>
        <w:t xml:space="preserve">22. </w:t>
      </w:r>
      <w:r w:rsidRPr="00390212">
        <w:rPr>
          <w:lang w:val="en-US"/>
        </w:rPr>
        <w:tab/>
        <w:t xml:space="preserve">Goldfarb LA, Fuhr R, Tsujimoto RN, Fischman SE. Systematic desensitization and relaxation as adjuncts in the treatment of anorexia nervosa: a preliminary study. </w:t>
      </w:r>
      <w:r w:rsidRPr="00390212">
        <w:rPr>
          <w:i/>
          <w:iCs/>
          <w:lang w:val="en-US"/>
        </w:rPr>
        <w:t>Psychol Rep</w:t>
      </w:r>
      <w:r w:rsidRPr="00390212">
        <w:rPr>
          <w:lang w:val="en-US"/>
        </w:rPr>
        <w:t xml:space="preserve"> (1987) </w:t>
      </w:r>
      <w:r w:rsidRPr="00390212">
        <w:rPr>
          <w:b/>
          <w:bCs/>
          <w:lang w:val="en-US"/>
        </w:rPr>
        <w:t>60</w:t>
      </w:r>
      <w:r w:rsidRPr="00390212">
        <w:rPr>
          <w:lang w:val="en-US"/>
        </w:rPr>
        <w:t>:511–518. doi:10.2466/pr0.1987.60.2.511</w:t>
      </w:r>
    </w:p>
    <w:p w:rsidR="00390212" w:rsidRPr="00390212" w:rsidRDefault="00390212" w:rsidP="00390212">
      <w:pPr>
        <w:pStyle w:val="Literaturverzeichnis"/>
        <w:rPr>
          <w:lang w:val="en-US"/>
        </w:rPr>
      </w:pPr>
      <w:r w:rsidRPr="00390212">
        <w:rPr>
          <w:lang w:val="en-US"/>
        </w:rPr>
        <w:t xml:space="preserve">23. </w:t>
      </w:r>
      <w:r w:rsidRPr="00390212">
        <w:rPr>
          <w:lang w:val="en-US"/>
        </w:rPr>
        <w:tab/>
        <w:t xml:space="preserve">Le Grange D, Eisler I. Evaluation of family treatments in adolescent anorexia nervosa. </w:t>
      </w:r>
      <w:r w:rsidRPr="00390212">
        <w:rPr>
          <w:i/>
          <w:iCs/>
          <w:lang w:val="en-US"/>
        </w:rPr>
        <w:t>Int J Eat Disord</w:t>
      </w:r>
      <w:r w:rsidRPr="00390212">
        <w:rPr>
          <w:lang w:val="en-US"/>
        </w:rPr>
        <w:t xml:space="preserve"> (1992) </w:t>
      </w:r>
      <w:r w:rsidRPr="00390212">
        <w:rPr>
          <w:b/>
          <w:bCs/>
          <w:lang w:val="en-US"/>
        </w:rPr>
        <w:t>12</w:t>
      </w:r>
      <w:r w:rsidRPr="00390212">
        <w:rPr>
          <w:lang w:val="en-US"/>
        </w:rPr>
        <w:t>:347–357.</w:t>
      </w:r>
    </w:p>
    <w:p w:rsidR="00390212" w:rsidRPr="00390212" w:rsidRDefault="00390212" w:rsidP="00390212">
      <w:pPr>
        <w:pStyle w:val="Literaturverzeichnis"/>
        <w:rPr>
          <w:lang w:val="en-US"/>
        </w:rPr>
      </w:pPr>
      <w:r w:rsidRPr="00390212">
        <w:rPr>
          <w:lang w:val="en-US"/>
        </w:rPr>
        <w:t xml:space="preserve">24. </w:t>
      </w:r>
      <w:r w:rsidRPr="00390212">
        <w:rPr>
          <w:lang w:val="en-US"/>
        </w:rPr>
        <w:tab/>
        <w:t xml:space="preserve">Pillay M, Crisp AH. The impact of social skills training within an established in-patient treatment programme for anorexia nervosa. </w:t>
      </w:r>
      <w:r w:rsidRPr="00390212">
        <w:rPr>
          <w:i/>
          <w:iCs/>
          <w:lang w:val="en-US"/>
        </w:rPr>
        <w:t>Br J Psychiatry J Ment Sci</w:t>
      </w:r>
      <w:r w:rsidRPr="00390212">
        <w:rPr>
          <w:lang w:val="en-US"/>
        </w:rPr>
        <w:t xml:space="preserve"> (1981) </w:t>
      </w:r>
      <w:r w:rsidRPr="00390212">
        <w:rPr>
          <w:b/>
          <w:bCs/>
          <w:lang w:val="en-US"/>
        </w:rPr>
        <w:t>139</w:t>
      </w:r>
      <w:r w:rsidRPr="00390212">
        <w:rPr>
          <w:lang w:val="en-US"/>
        </w:rPr>
        <w:t>:533–539.</w:t>
      </w:r>
    </w:p>
    <w:p w:rsidR="00390212" w:rsidRPr="00390212" w:rsidRDefault="00390212" w:rsidP="00390212">
      <w:pPr>
        <w:pStyle w:val="Literaturverzeichnis"/>
        <w:rPr>
          <w:lang w:val="en-US"/>
        </w:rPr>
      </w:pPr>
      <w:r w:rsidRPr="00390212">
        <w:rPr>
          <w:lang w:val="en-US"/>
        </w:rPr>
        <w:t xml:space="preserve">25. </w:t>
      </w:r>
      <w:r w:rsidRPr="00390212">
        <w:rPr>
          <w:lang w:val="en-US"/>
        </w:rPr>
        <w:tab/>
        <w:t xml:space="preserve">Russell G, Szmukler G, Dare C, Eisler I. An evaluation of family therapy in anorexia nervosa and bulimia nervosa. </w:t>
      </w:r>
      <w:r w:rsidRPr="00390212">
        <w:rPr>
          <w:i/>
          <w:iCs/>
          <w:lang w:val="en-US"/>
        </w:rPr>
        <w:t>Arch Gen Psychiatry</w:t>
      </w:r>
      <w:r w:rsidRPr="00390212">
        <w:rPr>
          <w:lang w:val="en-US"/>
        </w:rPr>
        <w:t xml:space="preserve"> (1987) </w:t>
      </w:r>
      <w:r w:rsidRPr="00390212">
        <w:rPr>
          <w:b/>
          <w:bCs/>
          <w:lang w:val="en-US"/>
        </w:rPr>
        <w:t>44</w:t>
      </w:r>
      <w:r w:rsidRPr="00390212">
        <w:rPr>
          <w:lang w:val="en-US"/>
        </w:rPr>
        <w:t>:1047–1056.</w:t>
      </w:r>
    </w:p>
    <w:p w:rsidR="00390212" w:rsidRPr="00390212" w:rsidRDefault="00390212" w:rsidP="00390212">
      <w:pPr>
        <w:pStyle w:val="Literaturverzeichnis"/>
        <w:rPr>
          <w:lang w:val="en-US"/>
        </w:rPr>
      </w:pPr>
      <w:r w:rsidRPr="00390212">
        <w:rPr>
          <w:lang w:val="en-US"/>
        </w:rPr>
        <w:t xml:space="preserve">26. </w:t>
      </w:r>
      <w:r w:rsidRPr="00390212">
        <w:rPr>
          <w:lang w:val="en-US"/>
        </w:rPr>
        <w:tab/>
        <w:t xml:space="preserve">Serfaty M, Turkington D, Heap M, Ledsham L, Jolley E. Cognitive therapy versus dietary counselling in the outpatint treatment of anorexia nervosa: effects of the treatment phase. </w:t>
      </w:r>
      <w:r w:rsidRPr="00390212">
        <w:rPr>
          <w:i/>
          <w:lang w:val="en-US"/>
        </w:rPr>
        <w:t>Eur Eat Disord Rev</w:t>
      </w:r>
      <w:r>
        <w:rPr>
          <w:lang w:val="en-US"/>
        </w:rPr>
        <w:t xml:space="preserve"> </w:t>
      </w:r>
      <w:r w:rsidRPr="00390212">
        <w:rPr>
          <w:lang w:val="en-US"/>
        </w:rPr>
        <w:t>(1999)334–350.</w:t>
      </w:r>
    </w:p>
    <w:p w:rsidR="00390212" w:rsidRPr="00390212" w:rsidRDefault="00390212" w:rsidP="00390212">
      <w:pPr>
        <w:pStyle w:val="Literaturverzeichnis"/>
        <w:rPr>
          <w:lang w:val="en-US"/>
        </w:rPr>
      </w:pPr>
      <w:r w:rsidRPr="00390212">
        <w:rPr>
          <w:lang w:val="en-US"/>
        </w:rPr>
        <w:t xml:space="preserve">27. </w:t>
      </w:r>
      <w:r w:rsidRPr="00390212">
        <w:rPr>
          <w:lang w:val="en-US"/>
        </w:rPr>
        <w:tab/>
        <w:t xml:space="preserve">Wallin U, Kronovall P, Majewski M-L. Body awareness therapy in teenage anorexia nervosa: outcome after 2 years. </w:t>
      </w:r>
      <w:r w:rsidRPr="00390212">
        <w:rPr>
          <w:i/>
          <w:iCs/>
          <w:lang w:val="en-US"/>
        </w:rPr>
        <w:t>Eur Eat Disord Rev</w:t>
      </w:r>
      <w:r w:rsidRPr="00390212">
        <w:rPr>
          <w:lang w:val="en-US"/>
        </w:rPr>
        <w:t xml:space="preserve"> (2000) </w:t>
      </w:r>
      <w:r w:rsidRPr="00390212">
        <w:rPr>
          <w:b/>
          <w:bCs/>
          <w:lang w:val="en-US"/>
        </w:rPr>
        <w:t>8</w:t>
      </w:r>
      <w:r w:rsidRPr="00390212">
        <w:rPr>
          <w:lang w:val="en-US"/>
        </w:rPr>
        <w:t>:19–30.</w:t>
      </w:r>
    </w:p>
    <w:p w:rsidR="00390212" w:rsidRPr="00390212" w:rsidRDefault="00390212" w:rsidP="00390212">
      <w:pPr>
        <w:pStyle w:val="Literaturverzeichnis"/>
        <w:rPr>
          <w:lang w:val="en-US"/>
        </w:rPr>
      </w:pPr>
      <w:r w:rsidRPr="00390212">
        <w:rPr>
          <w:lang w:val="en-US"/>
        </w:rPr>
        <w:t xml:space="preserve">28. </w:t>
      </w:r>
      <w:r w:rsidRPr="00390212">
        <w:rPr>
          <w:lang w:val="en-US"/>
        </w:rPr>
        <w:tab/>
        <w:t xml:space="preserve">Weizman A, Tyano S, Wijsenbeck H, Ben David M. Behaviour therapy, pimozid treatment and prolactin secretion in anorexia nervosa. </w:t>
      </w:r>
      <w:r w:rsidRPr="00390212">
        <w:rPr>
          <w:i/>
          <w:iCs/>
          <w:lang w:val="en-US"/>
        </w:rPr>
        <w:t>Psychother Psychosom</w:t>
      </w:r>
      <w:r w:rsidRPr="00390212">
        <w:rPr>
          <w:lang w:val="en-US"/>
        </w:rPr>
        <w:t xml:space="preserve"> (1985) </w:t>
      </w:r>
      <w:r w:rsidRPr="00390212">
        <w:rPr>
          <w:b/>
          <w:bCs/>
          <w:lang w:val="en-US"/>
        </w:rPr>
        <w:t>43</w:t>
      </w:r>
      <w:r w:rsidRPr="00390212">
        <w:rPr>
          <w:lang w:val="en-US"/>
        </w:rPr>
        <w:t>:136–140.</w:t>
      </w:r>
    </w:p>
    <w:p w:rsidR="00390212" w:rsidRPr="00390212" w:rsidRDefault="00390212" w:rsidP="00390212">
      <w:pPr>
        <w:pStyle w:val="Literaturverzeichnis"/>
        <w:rPr>
          <w:lang w:val="en-US"/>
        </w:rPr>
      </w:pPr>
      <w:r w:rsidRPr="00390212">
        <w:rPr>
          <w:lang w:val="en-US"/>
        </w:rPr>
        <w:t xml:space="preserve">29. </w:t>
      </w:r>
      <w:r w:rsidRPr="00390212">
        <w:rPr>
          <w:lang w:val="en-US"/>
        </w:rPr>
        <w:tab/>
        <w:t xml:space="preserve">Lock J, Le Grange D, Agras WS, Fitzpatrick KK, Jo B, Accurso E, Forsberg S, Anderson K, Arnow K, Stainer M. Can adaptive treatment improve outcomes in family-based therapy for adolescents with anorexia nervosa? Feasibility and treatment effects of a multi-site treatment study. </w:t>
      </w:r>
      <w:r w:rsidRPr="00390212">
        <w:rPr>
          <w:i/>
          <w:iCs/>
          <w:lang w:val="en-US"/>
        </w:rPr>
        <w:t>Behav Res Ther</w:t>
      </w:r>
      <w:r w:rsidRPr="00390212">
        <w:rPr>
          <w:lang w:val="en-US"/>
        </w:rPr>
        <w:t xml:space="preserve"> (2015) </w:t>
      </w:r>
      <w:r w:rsidRPr="00390212">
        <w:rPr>
          <w:b/>
          <w:bCs/>
          <w:lang w:val="en-US"/>
        </w:rPr>
        <w:t>73</w:t>
      </w:r>
      <w:r w:rsidRPr="00390212">
        <w:rPr>
          <w:lang w:val="en-US"/>
        </w:rPr>
        <w:t>:90–5. doi:10.1016/j.brat.2015.07.015</w:t>
      </w:r>
    </w:p>
    <w:p w:rsidR="00390212" w:rsidRPr="00390212" w:rsidRDefault="00390212" w:rsidP="00390212">
      <w:pPr>
        <w:pStyle w:val="Literaturverzeichnis"/>
        <w:rPr>
          <w:lang w:val="en-US"/>
        </w:rPr>
      </w:pPr>
      <w:r w:rsidRPr="00390212">
        <w:rPr>
          <w:lang w:val="en-US"/>
        </w:rPr>
        <w:t xml:space="preserve">30. </w:t>
      </w:r>
      <w:r w:rsidRPr="00390212">
        <w:rPr>
          <w:lang w:val="en-US"/>
        </w:rPr>
        <w:tab/>
        <w:t xml:space="preserve">Carter JC, McFarlane TL, Bewell C, Olmsted MP, Woodside DB, Kaplan AS, Crosby RD. Maintenance treatment for anorexia nervosa: a comparison of cognitive behavior therapy and treatment as usual. </w:t>
      </w:r>
      <w:r w:rsidRPr="00390212">
        <w:rPr>
          <w:i/>
          <w:iCs/>
          <w:lang w:val="en-US"/>
        </w:rPr>
        <w:t>Int J Eat Disord</w:t>
      </w:r>
      <w:r w:rsidRPr="00390212">
        <w:rPr>
          <w:lang w:val="en-US"/>
        </w:rPr>
        <w:t xml:space="preserve"> (2009) </w:t>
      </w:r>
      <w:r w:rsidRPr="00390212">
        <w:rPr>
          <w:b/>
          <w:bCs/>
          <w:lang w:val="en-US"/>
        </w:rPr>
        <w:t>42</w:t>
      </w:r>
      <w:r w:rsidRPr="00390212">
        <w:rPr>
          <w:lang w:val="en-US"/>
        </w:rPr>
        <w:t>:202–7. doi:10.1002/eat.20591</w:t>
      </w:r>
    </w:p>
    <w:p w:rsidR="00390212" w:rsidRPr="00390212" w:rsidRDefault="00390212" w:rsidP="00390212">
      <w:pPr>
        <w:pStyle w:val="Literaturverzeichnis"/>
        <w:rPr>
          <w:lang w:val="en-US"/>
        </w:rPr>
      </w:pPr>
      <w:r w:rsidRPr="00390212">
        <w:rPr>
          <w:lang w:val="en-US"/>
        </w:rPr>
        <w:t xml:space="preserve">31. </w:t>
      </w:r>
      <w:r w:rsidRPr="00390212">
        <w:rPr>
          <w:lang w:val="en-US"/>
        </w:rPr>
        <w:tab/>
        <w:t xml:space="preserve">Marco JH, Perpina C, Botella C. Effectiveness of cognitive behavioral therapy supported by virtual reality in the treatment of body image in eating disorders: one year follow-up. </w:t>
      </w:r>
      <w:r w:rsidRPr="00390212">
        <w:rPr>
          <w:i/>
          <w:iCs/>
          <w:lang w:val="en-US"/>
        </w:rPr>
        <w:t>Psychiatry Res</w:t>
      </w:r>
      <w:r w:rsidRPr="00390212">
        <w:rPr>
          <w:lang w:val="en-US"/>
        </w:rPr>
        <w:t xml:space="preserve"> (2013) </w:t>
      </w:r>
      <w:r w:rsidRPr="00390212">
        <w:rPr>
          <w:b/>
          <w:bCs/>
          <w:lang w:val="en-US"/>
        </w:rPr>
        <w:t>209</w:t>
      </w:r>
      <w:r w:rsidRPr="00390212">
        <w:rPr>
          <w:lang w:val="en-US"/>
        </w:rPr>
        <w:t>:619–25. doi:10.1016/j.psychres.2013.02.023</w:t>
      </w:r>
    </w:p>
    <w:p w:rsidR="00390212" w:rsidRPr="00390212" w:rsidRDefault="00390212" w:rsidP="00390212">
      <w:pPr>
        <w:pStyle w:val="Literaturverzeichnis"/>
        <w:rPr>
          <w:lang w:val="en-US"/>
        </w:rPr>
      </w:pPr>
      <w:r w:rsidRPr="00390212">
        <w:rPr>
          <w:lang w:val="en-US"/>
        </w:rPr>
        <w:t xml:space="preserve">32. </w:t>
      </w:r>
      <w:r w:rsidRPr="00390212">
        <w:rPr>
          <w:lang w:val="en-US"/>
        </w:rPr>
        <w:tab/>
        <w:t xml:space="preserve">Juarascio A, Shaw J, Forman E, Timko CA, Herbert J, Butryn M, Bunnell D, Matteucci A, Lowe M. Acceptance and commitment therapy as a novel treatment for eating disorders: an initial test of efficacy and mediation. </w:t>
      </w:r>
      <w:r w:rsidRPr="00390212">
        <w:rPr>
          <w:i/>
          <w:iCs/>
          <w:lang w:val="en-US"/>
        </w:rPr>
        <w:t>Behav Modif</w:t>
      </w:r>
      <w:r w:rsidRPr="00390212">
        <w:rPr>
          <w:lang w:val="en-US"/>
        </w:rPr>
        <w:t xml:space="preserve"> (2013) </w:t>
      </w:r>
      <w:r w:rsidRPr="00390212">
        <w:rPr>
          <w:b/>
          <w:bCs/>
          <w:lang w:val="en-US"/>
        </w:rPr>
        <w:t>37</w:t>
      </w:r>
      <w:r w:rsidRPr="00390212">
        <w:rPr>
          <w:lang w:val="en-US"/>
        </w:rPr>
        <w:t>:459–89. doi:10.1177/0145445513478633</w:t>
      </w:r>
    </w:p>
    <w:p w:rsidR="00390212" w:rsidRPr="00390212" w:rsidRDefault="00390212" w:rsidP="00390212">
      <w:pPr>
        <w:pStyle w:val="Literaturverzeichnis"/>
        <w:rPr>
          <w:lang w:val="en-US"/>
        </w:rPr>
      </w:pPr>
      <w:r w:rsidRPr="00390212">
        <w:rPr>
          <w:lang w:val="en-US"/>
        </w:rPr>
        <w:t xml:space="preserve">33. </w:t>
      </w:r>
      <w:r w:rsidRPr="00390212">
        <w:rPr>
          <w:lang w:val="en-US"/>
        </w:rPr>
        <w:tab/>
        <w:t xml:space="preserve">Girz L, Robinson A, Foroughe M, Jasper K, Boachie A. Adapting family-based therapy to a day hospital programme for adolescents with eating disorders: preliminary outcomes and trajectories of change. </w:t>
      </w:r>
      <w:r w:rsidR="0034654C" w:rsidRPr="0034654C">
        <w:rPr>
          <w:i/>
          <w:lang w:val="en-US"/>
        </w:rPr>
        <w:t>J Fam Ther</w:t>
      </w:r>
      <w:r w:rsidR="0034654C">
        <w:rPr>
          <w:lang w:val="en-US"/>
        </w:rPr>
        <w:t xml:space="preserve"> </w:t>
      </w:r>
      <w:r w:rsidRPr="00390212">
        <w:rPr>
          <w:lang w:val="en-US"/>
        </w:rPr>
        <w:t xml:space="preserve">(2013) </w:t>
      </w:r>
      <w:r w:rsidRPr="00390212">
        <w:rPr>
          <w:b/>
          <w:bCs/>
          <w:lang w:val="en-US"/>
        </w:rPr>
        <w:t>35 (Suppl. 1)</w:t>
      </w:r>
      <w:r w:rsidRPr="00390212">
        <w:rPr>
          <w:lang w:val="en-US"/>
        </w:rPr>
        <w:t>:102–120.</w:t>
      </w:r>
    </w:p>
    <w:p w:rsidR="00390212" w:rsidRPr="00390212" w:rsidRDefault="00390212" w:rsidP="00390212">
      <w:pPr>
        <w:pStyle w:val="Literaturverzeichnis"/>
        <w:rPr>
          <w:lang w:val="en-US"/>
        </w:rPr>
      </w:pPr>
      <w:r w:rsidRPr="00390212">
        <w:rPr>
          <w:lang w:val="en-US"/>
        </w:rPr>
        <w:t xml:space="preserve">34. </w:t>
      </w:r>
      <w:r w:rsidRPr="00390212">
        <w:rPr>
          <w:lang w:val="en-US"/>
        </w:rPr>
        <w:tab/>
        <w:t xml:space="preserve">Crino N, Djokvucic I. Cohesion to the group and its association with attendance and early treatment response in an adult day-hospital program for eating disorders: A preliminary clinical investigation. </w:t>
      </w:r>
      <w:r w:rsidR="0034654C" w:rsidRPr="0034654C">
        <w:rPr>
          <w:i/>
          <w:lang w:val="en-US"/>
        </w:rPr>
        <w:t>Clin Psychol</w:t>
      </w:r>
      <w:r w:rsidR="0034654C">
        <w:rPr>
          <w:lang w:val="en-US"/>
        </w:rPr>
        <w:t xml:space="preserve"> </w:t>
      </w:r>
      <w:r w:rsidRPr="00390212">
        <w:rPr>
          <w:lang w:val="en-US"/>
        </w:rPr>
        <w:t xml:space="preserve">(2010) </w:t>
      </w:r>
      <w:r w:rsidRPr="00390212">
        <w:rPr>
          <w:b/>
          <w:bCs/>
          <w:lang w:val="en-US"/>
        </w:rPr>
        <w:t>14</w:t>
      </w:r>
      <w:r w:rsidRPr="00390212">
        <w:rPr>
          <w:lang w:val="en-US"/>
        </w:rPr>
        <w:t>:54–61.</w:t>
      </w:r>
    </w:p>
    <w:p w:rsidR="00390212" w:rsidRPr="00390212" w:rsidRDefault="00390212" w:rsidP="00390212">
      <w:pPr>
        <w:pStyle w:val="Literaturverzeichnis"/>
        <w:rPr>
          <w:lang w:val="en-US"/>
        </w:rPr>
      </w:pPr>
      <w:r w:rsidRPr="00390212">
        <w:rPr>
          <w:lang w:val="en-US"/>
        </w:rPr>
        <w:lastRenderedPageBreak/>
        <w:t xml:space="preserve">35. </w:t>
      </w:r>
      <w:r w:rsidRPr="00390212">
        <w:rPr>
          <w:lang w:val="en-US"/>
        </w:rPr>
        <w:tab/>
        <w:t xml:space="preserve">Hoste R. Incorporating family-based therapy principles into a partial hospitalization programme for adolescents with anorexia nervosa: Challenges and considerations. </w:t>
      </w:r>
      <w:r w:rsidR="00840AA0" w:rsidRPr="00840AA0">
        <w:rPr>
          <w:i/>
          <w:lang w:val="en-US"/>
        </w:rPr>
        <w:t xml:space="preserve">J Fam Ther </w:t>
      </w:r>
      <w:r w:rsidRPr="00390212">
        <w:rPr>
          <w:lang w:val="en-US"/>
        </w:rPr>
        <w:t xml:space="preserve">(2015) </w:t>
      </w:r>
      <w:r w:rsidRPr="00390212">
        <w:rPr>
          <w:b/>
          <w:bCs/>
          <w:lang w:val="en-US"/>
        </w:rPr>
        <w:t>37</w:t>
      </w:r>
      <w:r w:rsidRPr="00390212">
        <w:rPr>
          <w:lang w:val="en-US"/>
        </w:rPr>
        <w:t>:41–60.</w:t>
      </w:r>
    </w:p>
    <w:p w:rsidR="00390212" w:rsidRPr="00390212" w:rsidRDefault="00390212" w:rsidP="00390212">
      <w:pPr>
        <w:pStyle w:val="Literaturverzeichnis"/>
        <w:rPr>
          <w:lang w:val="en-US"/>
        </w:rPr>
      </w:pPr>
      <w:r w:rsidRPr="00390212">
        <w:rPr>
          <w:lang w:val="en-US"/>
        </w:rPr>
        <w:t xml:space="preserve">36. </w:t>
      </w:r>
      <w:r w:rsidRPr="00390212">
        <w:rPr>
          <w:lang w:val="en-US"/>
        </w:rPr>
        <w:tab/>
        <w:t xml:space="preserve">Henderson K, Buchholz A, Obeid N, Mossiere A, Maras D, Norris M, Harrison M, Feder S, Spettigue W. A Family-Based Eating Disorder Day Treatment Program for Youth: Examining the Clinical and Statistical Significance of Short-Term Treatment Outcomes. </w:t>
      </w:r>
      <w:r w:rsidRPr="00390212">
        <w:rPr>
          <w:i/>
          <w:iCs/>
          <w:lang w:val="en-US"/>
        </w:rPr>
        <w:t>Eat Disord</w:t>
      </w:r>
      <w:r w:rsidRPr="00390212">
        <w:rPr>
          <w:lang w:val="en-US"/>
        </w:rPr>
        <w:t xml:space="preserve"> (2014) </w:t>
      </w:r>
      <w:r w:rsidRPr="00390212">
        <w:rPr>
          <w:b/>
          <w:bCs/>
          <w:lang w:val="en-US"/>
        </w:rPr>
        <w:t>22</w:t>
      </w:r>
      <w:r w:rsidRPr="00390212">
        <w:rPr>
          <w:lang w:val="en-US"/>
        </w:rPr>
        <w:t>:1–18. doi:10.1080/10640266.2014.857512</w:t>
      </w:r>
    </w:p>
    <w:p w:rsidR="00390212" w:rsidRPr="00390212" w:rsidRDefault="00390212" w:rsidP="00390212">
      <w:pPr>
        <w:pStyle w:val="Literaturverzeichnis"/>
        <w:rPr>
          <w:lang w:val="en-US"/>
        </w:rPr>
      </w:pPr>
      <w:r w:rsidRPr="00390212">
        <w:rPr>
          <w:lang w:val="en-US"/>
        </w:rPr>
        <w:t xml:space="preserve">37. </w:t>
      </w:r>
      <w:r w:rsidRPr="00390212">
        <w:rPr>
          <w:lang w:val="en-US"/>
        </w:rPr>
        <w:tab/>
        <w:t xml:space="preserve">Schaffner AD, Buchanan LP. Integrating Evidence-Based Treatments with Individual Needs in an Outpatient Facility for Eating Disorders. </w:t>
      </w:r>
      <w:r w:rsidRPr="00390212">
        <w:rPr>
          <w:i/>
          <w:iCs/>
          <w:lang w:val="en-US"/>
        </w:rPr>
        <w:t>Eat Disord</w:t>
      </w:r>
      <w:r w:rsidRPr="00390212">
        <w:rPr>
          <w:lang w:val="en-US"/>
        </w:rPr>
        <w:t xml:space="preserve"> (2008) </w:t>
      </w:r>
      <w:r w:rsidRPr="00390212">
        <w:rPr>
          <w:b/>
          <w:bCs/>
          <w:lang w:val="en-US"/>
        </w:rPr>
        <w:t>16</w:t>
      </w:r>
      <w:r w:rsidRPr="00390212">
        <w:rPr>
          <w:lang w:val="en-US"/>
        </w:rPr>
        <w:t>:378–392. doi:10.1080/10640260802370549</w:t>
      </w:r>
    </w:p>
    <w:p w:rsidR="00390212" w:rsidRPr="00390212" w:rsidRDefault="00390212" w:rsidP="00390212">
      <w:pPr>
        <w:pStyle w:val="Literaturverzeichnis"/>
        <w:rPr>
          <w:lang w:val="en-US"/>
        </w:rPr>
      </w:pPr>
      <w:r w:rsidRPr="00390212">
        <w:rPr>
          <w:lang w:val="en-US"/>
        </w:rPr>
        <w:t xml:space="preserve">38. </w:t>
      </w:r>
      <w:r w:rsidRPr="00390212">
        <w:rPr>
          <w:lang w:val="en-US"/>
        </w:rPr>
        <w:tab/>
        <w:t xml:space="preserve">Bégin C, Gagnon-Girouard M-P, Aimé A, Ratté C. Trajectories of Eating and Clinical Symptoms Over the Course of a Day Hospital Program for Eating Disorders. </w:t>
      </w:r>
      <w:r w:rsidRPr="00390212">
        <w:rPr>
          <w:i/>
          <w:iCs/>
          <w:lang w:val="en-US"/>
        </w:rPr>
        <w:t>Eat Disord</w:t>
      </w:r>
      <w:r w:rsidRPr="00390212">
        <w:rPr>
          <w:lang w:val="en-US"/>
        </w:rPr>
        <w:t xml:space="preserve"> (2013) </w:t>
      </w:r>
      <w:r w:rsidRPr="00390212">
        <w:rPr>
          <w:b/>
          <w:bCs/>
          <w:lang w:val="en-US"/>
        </w:rPr>
        <w:t>21</w:t>
      </w:r>
      <w:r w:rsidRPr="00390212">
        <w:rPr>
          <w:lang w:val="en-US"/>
        </w:rPr>
        <w:t>:249–264. doi:10.1080/10640266.2013.779188</w:t>
      </w:r>
    </w:p>
    <w:p w:rsidR="00390212" w:rsidRPr="00390212" w:rsidRDefault="00390212" w:rsidP="00390212">
      <w:pPr>
        <w:pStyle w:val="Literaturverzeichnis"/>
        <w:rPr>
          <w:lang w:val="en-US"/>
        </w:rPr>
      </w:pPr>
      <w:r w:rsidRPr="00390212">
        <w:rPr>
          <w:lang w:val="en-US"/>
        </w:rPr>
        <w:t xml:space="preserve">39. </w:t>
      </w:r>
      <w:r w:rsidRPr="00390212">
        <w:rPr>
          <w:lang w:val="en-US"/>
        </w:rPr>
        <w:tab/>
        <w:t xml:space="preserve">Exterkate CC, Vriesendorp PF, de Jong CAJ. Body attitudes in patients with eating disorders at presentation and completion of intensive outpatient day treatment. </w:t>
      </w:r>
      <w:r w:rsidRPr="00390212">
        <w:rPr>
          <w:i/>
          <w:iCs/>
          <w:lang w:val="en-US"/>
        </w:rPr>
        <w:t>Eat Behav</w:t>
      </w:r>
      <w:r w:rsidRPr="00390212">
        <w:rPr>
          <w:lang w:val="en-US"/>
        </w:rPr>
        <w:t xml:space="preserve"> (2009) </w:t>
      </w:r>
      <w:r w:rsidRPr="00390212">
        <w:rPr>
          <w:b/>
          <w:bCs/>
          <w:lang w:val="en-US"/>
        </w:rPr>
        <w:t>10</w:t>
      </w:r>
      <w:r w:rsidRPr="00390212">
        <w:rPr>
          <w:lang w:val="en-US"/>
        </w:rPr>
        <w:t>:16–21. doi:10.1016/j.eatbeh.2008.10.002</w:t>
      </w:r>
    </w:p>
    <w:p w:rsidR="00390212" w:rsidRPr="00390212" w:rsidRDefault="00390212" w:rsidP="00390212">
      <w:pPr>
        <w:pStyle w:val="Literaturverzeichnis"/>
        <w:rPr>
          <w:lang w:val="en-US"/>
        </w:rPr>
      </w:pPr>
      <w:r w:rsidRPr="00390212">
        <w:rPr>
          <w:lang w:val="en-US"/>
        </w:rPr>
        <w:t xml:space="preserve">40. </w:t>
      </w:r>
      <w:r w:rsidRPr="00390212">
        <w:rPr>
          <w:lang w:val="en-US"/>
        </w:rPr>
        <w:tab/>
        <w:t xml:space="preserve">Johnston JAY, O’Gara JSX, Koman SL, Baker CW, Anderson DA. A Pilot Study of Maudsley Family Therapy With Group Dialectical Behavior Therapy Skills Training in an Intensive Outpatient Program for Adolescent Eating Disorders: Family Therapy and Dialectical Behavior Therapy. </w:t>
      </w:r>
      <w:r w:rsidRPr="00390212">
        <w:rPr>
          <w:i/>
          <w:iCs/>
          <w:lang w:val="en-US"/>
        </w:rPr>
        <w:t>J Clin Psychol</w:t>
      </w:r>
      <w:r w:rsidRPr="00390212">
        <w:rPr>
          <w:lang w:val="en-US"/>
        </w:rPr>
        <w:t xml:space="preserve"> (2015) </w:t>
      </w:r>
      <w:r w:rsidRPr="00390212">
        <w:rPr>
          <w:b/>
          <w:bCs/>
          <w:lang w:val="en-US"/>
        </w:rPr>
        <w:t>71</w:t>
      </w:r>
      <w:r w:rsidRPr="00390212">
        <w:rPr>
          <w:lang w:val="en-US"/>
        </w:rPr>
        <w:t>:527–543. doi:10.1002/jclp.22176</w:t>
      </w:r>
    </w:p>
    <w:p w:rsidR="00390212" w:rsidRPr="00390212" w:rsidRDefault="00390212" w:rsidP="00390212">
      <w:pPr>
        <w:pStyle w:val="Literaturverzeichnis"/>
        <w:rPr>
          <w:lang w:val="en-US"/>
        </w:rPr>
      </w:pPr>
      <w:r w:rsidRPr="00390212">
        <w:rPr>
          <w:lang w:val="en-US"/>
        </w:rPr>
        <w:t xml:space="preserve">41. </w:t>
      </w:r>
      <w:r w:rsidRPr="00390212">
        <w:rPr>
          <w:lang w:val="en-US"/>
        </w:rPr>
        <w:tab/>
        <w:t xml:space="preserve">Schnicker K, Legenbauer T, Hiller W. Therapy Effects and Response Rates of Patients with Eating Disorders: A Naturalistic Study. </w:t>
      </w:r>
      <w:r w:rsidRPr="00390212">
        <w:rPr>
          <w:i/>
          <w:iCs/>
          <w:lang w:val="en-US"/>
        </w:rPr>
        <w:t>Verhaltenstherapie</w:t>
      </w:r>
      <w:r w:rsidRPr="00390212">
        <w:rPr>
          <w:lang w:val="en-US"/>
        </w:rPr>
        <w:t xml:space="preserve"> (2011) </w:t>
      </w:r>
      <w:r w:rsidRPr="00390212">
        <w:rPr>
          <w:b/>
          <w:bCs/>
          <w:lang w:val="en-US"/>
        </w:rPr>
        <w:t>21</w:t>
      </w:r>
      <w:r w:rsidRPr="00390212">
        <w:rPr>
          <w:lang w:val="en-US"/>
        </w:rPr>
        <w:t>:31–38. doi:10.1159/000324220</w:t>
      </w:r>
    </w:p>
    <w:p w:rsidR="00390212" w:rsidRPr="00390212" w:rsidRDefault="00390212" w:rsidP="00390212">
      <w:pPr>
        <w:pStyle w:val="Literaturverzeichnis"/>
        <w:rPr>
          <w:lang w:val="en-US"/>
        </w:rPr>
      </w:pPr>
      <w:r w:rsidRPr="00390212">
        <w:rPr>
          <w:lang w:val="en-US"/>
        </w:rPr>
        <w:t xml:space="preserve">42. </w:t>
      </w:r>
      <w:r w:rsidRPr="00390212">
        <w:rPr>
          <w:lang w:val="en-US"/>
        </w:rPr>
        <w:tab/>
        <w:t xml:space="preserve">Turner H, Marshall E, Stopa L, Waller G. Cognitive-behavioural therapy for outpatients with eating disorders: Effectiveness for a transdiagnostic group in a routine clinical setting. </w:t>
      </w:r>
      <w:r w:rsidRPr="00390212">
        <w:rPr>
          <w:i/>
          <w:iCs/>
          <w:lang w:val="en-US"/>
        </w:rPr>
        <w:t>Behav Res Ther</w:t>
      </w:r>
      <w:r w:rsidRPr="00390212">
        <w:rPr>
          <w:lang w:val="en-US"/>
        </w:rPr>
        <w:t xml:space="preserve"> (2015) </w:t>
      </w:r>
      <w:r w:rsidRPr="00390212">
        <w:rPr>
          <w:b/>
          <w:bCs/>
          <w:lang w:val="en-US"/>
        </w:rPr>
        <w:t>68</w:t>
      </w:r>
      <w:r w:rsidRPr="00390212">
        <w:rPr>
          <w:lang w:val="en-US"/>
        </w:rPr>
        <w:t>:70–75. doi:10.1016/j.brat.2015.03.001</w:t>
      </w:r>
    </w:p>
    <w:p w:rsidR="00390212" w:rsidRPr="00390212" w:rsidRDefault="00390212" w:rsidP="00390212">
      <w:pPr>
        <w:pStyle w:val="Literaturverzeichnis"/>
        <w:rPr>
          <w:lang w:val="en-US"/>
        </w:rPr>
      </w:pPr>
      <w:r w:rsidRPr="00390212">
        <w:rPr>
          <w:lang w:val="en-US"/>
        </w:rPr>
        <w:t xml:space="preserve">43. </w:t>
      </w:r>
      <w:r w:rsidRPr="00390212">
        <w:rPr>
          <w:lang w:val="en-US"/>
        </w:rPr>
        <w:tab/>
        <w:t xml:space="preserve">Dancyger I, Fornari V, Schneider M, Fisher M, Frank S, Goodman B, Sison C, Wisotsky W. Adolescents and eating disorders: an examination of a day treatment program. </w:t>
      </w:r>
      <w:r w:rsidRPr="00390212">
        <w:rPr>
          <w:i/>
          <w:iCs/>
          <w:lang w:val="en-US"/>
        </w:rPr>
        <w:t>Eat Weight Disord EWD</w:t>
      </w:r>
      <w:r w:rsidRPr="00390212">
        <w:rPr>
          <w:lang w:val="en-US"/>
        </w:rPr>
        <w:t xml:space="preserve"> (2003) </w:t>
      </w:r>
      <w:r w:rsidRPr="00390212">
        <w:rPr>
          <w:b/>
          <w:bCs/>
          <w:lang w:val="en-US"/>
        </w:rPr>
        <w:t>8</w:t>
      </w:r>
      <w:r w:rsidRPr="00390212">
        <w:rPr>
          <w:lang w:val="en-US"/>
        </w:rPr>
        <w:t>:242–248.</w:t>
      </w:r>
    </w:p>
    <w:p w:rsidR="00390212" w:rsidRPr="00390212" w:rsidRDefault="00390212" w:rsidP="00390212">
      <w:pPr>
        <w:pStyle w:val="Literaturverzeichnis"/>
        <w:rPr>
          <w:lang w:val="en-US"/>
        </w:rPr>
      </w:pPr>
      <w:r w:rsidRPr="00390212">
        <w:rPr>
          <w:lang w:val="en-US"/>
        </w:rPr>
        <w:t xml:space="preserve">44. </w:t>
      </w:r>
      <w:r w:rsidRPr="00390212">
        <w:rPr>
          <w:lang w:val="en-US"/>
        </w:rPr>
        <w:tab/>
        <w:t xml:space="preserve">Ben-Porath D, Wisniewski L, Warren M. Outcomes of a day treatment program for eating disorders using clinical and statistical significance. </w:t>
      </w:r>
      <w:r w:rsidRPr="00390212">
        <w:rPr>
          <w:i/>
          <w:iCs/>
          <w:lang w:val="en-US"/>
        </w:rPr>
        <w:t>J Contemp Psychother</w:t>
      </w:r>
      <w:r w:rsidRPr="00390212">
        <w:rPr>
          <w:lang w:val="en-US"/>
        </w:rPr>
        <w:t xml:space="preserve"> (2010) </w:t>
      </w:r>
      <w:r w:rsidRPr="00390212">
        <w:rPr>
          <w:b/>
          <w:bCs/>
          <w:lang w:val="en-US"/>
        </w:rPr>
        <w:t>40</w:t>
      </w:r>
      <w:r w:rsidRPr="00390212">
        <w:rPr>
          <w:lang w:val="en-US"/>
        </w:rPr>
        <w:t>:115–123.</w:t>
      </w:r>
    </w:p>
    <w:p w:rsidR="00390212" w:rsidRPr="00390212" w:rsidRDefault="00390212" w:rsidP="00390212">
      <w:pPr>
        <w:pStyle w:val="Literaturverzeichnis"/>
        <w:rPr>
          <w:lang w:val="en-US"/>
        </w:rPr>
      </w:pPr>
      <w:r w:rsidRPr="00390212">
        <w:rPr>
          <w:lang w:val="en-US"/>
        </w:rPr>
        <w:t xml:space="preserve">45. </w:t>
      </w:r>
      <w:r w:rsidRPr="00390212">
        <w:rPr>
          <w:lang w:val="en-US"/>
        </w:rPr>
        <w:tab/>
        <w:t xml:space="preserve">Ornstein RM, Lane-Loney SE, Hollenbeak CS. Clinical outcomes of a novel, family-centered partial hospitalization program for young patients with eating disorders. </w:t>
      </w:r>
      <w:r w:rsidRPr="00390212">
        <w:rPr>
          <w:i/>
          <w:iCs/>
          <w:lang w:val="en-US"/>
        </w:rPr>
        <w:t>Eat Weight Disord EWD</w:t>
      </w:r>
      <w:r w:rsidRPr="00390212">
        <w:rPr>
          <w:lang w:val="en-US"/>
        </w:rPr>
        <w:t xml:space="preserve"> (2012) </w:t>
      </w:r>
      <w:r w:rsidRPr="00390212">
        <w:rPr>
          <w:b/>
          <w:bCs/>
          <w:lang w:val="en-US"/>
        </w:rPr>
        <w:t>17</w:t>
      </w:r>
      <w:r w:rsidRPr="00390212">
        <w:rPr>
          <w:lang w:val="en-US"/>
        </w:rPr>
        <w:t>:e170-177.</w:t>
      </w:r>
    </w:p>
    <w:p w:rsidR="00390212" w:rsidRPr="00390212" w:rsidRDefault="00390212" w:rsidP="00390212">
      <w:pPr>
        <w:pStyle w:val="Literaturverzeichnis"/>
        <w:rPr>
          <w:lang w:val="en-US"/>
        </w:rPr>
      </w:pPr>
      <w:r w:rsidRPr="00390212">
        <w:rPr>
          <w:lang w:val="en-US"/>
        </w:rPr>
        <w:t xml:space="preserve">46. </w:t>
      </w:r>
      <w:r w:rsidRPr="00390212">
        <w:rPr>
          <w:lang w:val="en-US"/>
        </w:rPr>
        <w:tab/>
        <w:t xml:space="preserve">Jones A, Bamford B, Ford H, Schreiber-Kounine C. How important are motivation and initial Body Mass Index for outcome in day therapy services for eating disorders? </w:t>
      </w:r>
      <w:r w:rsidRPr="00390212">
        <w:rPr>
          <w:i/>
          <w:iCs/>
          <w:lang w:val="en-US"/>
        </w:rPr>
        <w:t>Eur Eat Disord Rev</w:t>
      </w:r>
      <w:r w:rsidRPr="00390212">
        <w:rPr>
          <w:lang w:val="en-US"/>
        </w:rPr>
        <w:t xml:space="preserve"> (2007) </w:t>
      </w:r>
      <w:r w:rsidRPr="00390212">
        <w:rPr>
          <w:b/>
          <w:bCs/>
          <w:lang w:val="en-US"/>
        </w:rPr>
        <w:t>15</w:t>
      </w:r>
      <w:r w:rsidRPr="00390212">
        <w:rPr>
          <w:lang w:val="en-US"/>
        </w:rPr>
        <w:t>:283–289. doi:10.1002/erv.736</w:t>
      </w:r>
    </w:p>
    <w:p w:rsidR="00390212" w:rsidRPr="00390212" w:rsidRDefault="00390212" w:rsidP="00390212">
      <w:pPr>
        <w:pStyle w:val="Literaturverzeichnis"/>
        <w:rPr>
          <w:lang w:val="en-US"/>
        </w:rPr>
      </w:pPr>
      <w:r w:rsidRPr="00390212">
        <w:rPr>
          <w:lang w:val="en-US"/>
        </w:rPr>
        <w:t xml:space="preserve">47. </w:t>
      </w:r>
      <w:r w:rsidRPr="00390212">
        <w:rPr>
          <w:lang w:val="en-US"/>
        </w:rPr>
        <w:tab/>
        <w:t xml:space="preserve">Olmsted MP, McFarlane T, Trottier K, Rockert W. Efficacy and intensity of day hospital treatment for eating disorders. </w:t>
      </w:r>
      <w:r w:rsidRPr="00390212">
        <w:rPr>
          <w:i/>
          <w:iCs/>
          <w:lang w:val="en-US"/>
        </w:rPr>
        <w:t>Psychother Res</w:t>
      </w:r>
      <w:r w:rsidRPr="00390212">
        <w:rPr>
          <w:lang w:val="en-US"/>
        </w:rPr>
        <w:t xml:space="preserve"> (2013) </w:t>
      </w:r>
      <w:r w:rsidRPr="00390212">
        <w:rPr>
          <w:b/>
          <w:bCs/>
          <w:lang w:val="en-US"/>
        </w:rPr>
        <w:t>23</w:t>
      </w:r>
      <w:r w:rsidRPr="00390212">
        <w:rPr>
          <w:lang w:val="en-US"/>
        </w:rPr>
        <w:t>:277–286. doi:10.1080/10503307.2012.721937</w:t>
      </w:r>
    </w:p>
    <w:p w:rsidR="00390212" w:rsidRPr="00390212" w:rsidRDefault="00390212" w:rsidP="00390212">
      <w:pPr>
        <w:pStyle w:val="Literaturverzeichnis"/>
        <w:rPr>
          <w:lang w:val="en-US"/>
        </w:rPr>
      </w:pPr>
      <w:r w:rsidRPr="00390212">
        <w:rPr>
          <w:lang w:val="en-US"/>
        </w:rPr>
        <w:lastRenderedPageBreak/>
        <w:t xml:space="preserve">48. </w:t>
      </w:r>
      <w:r w:rsidRPr="00390212">
        <w:rPr>
          <w:lang w:val="en-US"/>
        </w:rPr>
        <w:tab/>
        <w:t xml:space="preserve">Byrne SM, Fursland A, Allen KL, Watson H. The effectiveness of enhanced cognitive behavioural therapy for eating disorders: an open trial. </w:t>
      </w:r>
      <w:r w:rsidRPr="00390212">
        <w:rPr>
          <w:i/>
          <w:iCs/>
          <w:lang w:val="en-US"/>
        </w:rPr>
        <w:t>Behav Res Ther</w:t>
      </w:r>
      <w:r w:rsidRPr="00390212">
        <w:rPr>
          <w:lang w:val="en-US"/>
        </w:rPr>
        <w:t xml:space="preserve"> (2011) </w:t>
      </w:r>
      <w:r w:rsidRPr="00390212">
        <w:rPr>
          <w:b/>
          <w:bCs/>
          <w:lang w:val="en-US"/>
        </w:rPr>
        <w:t>49</w:t>
      </w:r>
      <w:r w:rsidRPr="00390212">
        <w:rPr>
          <w:lang w:val="en-US"/>
        </w:rPr>
        <w:t>:219–26. doi:10.1016/j.brat.2011.01.006</w:t>
      </w:r>
    </w:p>
    <w:p w:rsidR="00390212" w:rsidRPr="00390212" w:rsidRDefault="00390212" w:rsidP="00390212">
      <w:pPr>
        <w:pStyle w:val="Literaturverzeichnis"/>
        <w:rPr>
          <w:lang w:val="en-US"/>
        </w:rPr>
      </w:pPr>
      <w:r w:rsidRPr="00390212">
        <w:rPr>
          <w:lang w:val="en-US"/>
        </w:rPr>
        <w:t xml:space="preserve">49. </w:t>
      </w:r>
      <w:r w:rsidRPr="00390212">
        <w:rPr>
          <w:lang w:val="en-US"/>
        </w:rPr>
        <w:tab/>
        <w:t xml:space="preserve">Paulson-Karlsson G, Engstrom I, Nevonen L. A pilot study of a family-based treatment for adolescent anorexia nervosa: 18- and 36-month follow-ups. </w:t>
      </w:r>
      <w:r w:rsidRPr="00390212">
        <w:rPr>
          <w:i/>
          <w:iCs/>
          <w:lang w:val="en-US"/>
        </w:rPr>
        <w:t>Eat Disord</w:t>
      </w:r>
      <w:r w:rsidRPr="00390212">
        <w:rPr>
          <w:lang w:val="en-US"/>
        </w:rPr>
        <w:t xml:space="preserve"> (2009) </w:t>
      </w:r>
      <w:r w:rsidRPr="00390212">
        <w:rPr>
          <w:b/>
          <w:bCs/>
          <w:lang w:val="en-US"/>
        </w:rPr>
        <w:t>17</w:t>
      </w:r>
      <w:r w:rsidRPr="00390212">
        <w:rPr>
          <w:lang w:val="en-US"/>
        </w:rPr>
        <w:t>:72–88. doi:10.1080/10640260802570130</w:t>
      </w:r>
    </w:p>
    <w:p w:rsidR="00390212" w:rsidRPr="00390212" w:rsidRDefault="00390212" w:rsidP="00390212">
      <w:pPr>
        <w:pStyle w:val="Literaturverzeichnis"/>
        <w:rPr>
          <w:lang w:val="en-US"/>
        </w:rPr>
      </w:pPr>
      <w:r w:rsidRPr="00390212">
        <w:rPr>
          <w:lang w:val="en-US"/>
        </w:rPr>
        <w:t xml:space="preserve">50. </w:t>
      </w:r>
      <w:r w:rsidRPr="00390212">
        <w:rPr>
          <w:lang w:val="en-US"/>
        </w:rPr>
        <w:tab/>
        <w:t xml:space="preserve">Amemiya N, Takii M, Hata T, Morita C, Takakura S, Oshikiri K, Urabe H, Tokunaga S, Nozaki T, Kawai K, et al. The outcome of Japanese anorexia nervosa patients treated with an inpatient therapy in an internal medicine unit. </w:t>
      </w:r>
      <w:r w:rsidRPr="00390212">
        <w:rPr>
          <w:i/>
          <w:iCs/>
          <w:lang w:val="en-US"/>
        </w:rPr>
        <w:t>Eat Weight Disord</w:t>
      </w:r>
      <w:r w:rsidRPr="00390212">
        <w:rPr>
          <w:lang w:val="en-US"/>
        </w:rPr>
        <w:t xml:space="preserve"> (2012) </w:t>
      </w:r>
      <w:r w:rsidRPr="00390212">
        <w:rPr>
          <w:b/>
          <w:bCs/>
          <w:lang w:val="en-US"/>
        </w:rPr>
        <w:t>17</w:t>
      </w:r>
      <w:r w:rsidRPr="00390212">
        <w:rPr>
          <w:lang w:val="en-US"/>
        </w:rPr>
        <w:t>:e1-8. doi:10.3275/8034</w:t>
      </w:r>
    </w:p>
    <w:p w:rsidR="00390212" w:rsidRPr="00390212" w:rsidRDefault="00390212" w:rsidP="00390212">
      <w:pPr>
        <w:pStyle w:val="Literaturverzeichnis"/>
        <w:rPr>
          <w:lang w:val="en-US"/>
        </w:rPr>
      </w:pPr>
      <w:r w:rsidRPr="00390212">
        <w:rPr>
          <w:lang w:val="en-US"/>
        </w:rPr>
        <w:t xml:space="preserve">51. </w:t>
      </w:r>
      <w:r w:rsidRPr="00390212">
        <w:rPr>
          <w:lang w:val="en-US"/>
        </w:rPr>
        <w:tab/>
        <w:t xml:space="preserve">del Valle MF, Perez M, Santana-Sosa E, Fiuza-Luces C, Bustamante-Ara N, Gallardo C, Villasenor A, Graell M, Morande G, Romo GR, et al. Does resistance training improve the functional capacity and well being of very young anorexic patients? A randomized controlled trial. </w:t>
      </w:r>
      <w:r w:rsidRPr="00390212">
        <w:rPr>
          <w:i/>
          <w:iCs/>
          <w:lang w:val="en-US"/>
        </w:rPr>
        <w:t>J Adolesc Health</w:t>
      </w:r>
      <w:r w:rsidRPr="00390212">
        <w:rPr>
          <w:lang w:val="en-US"/>
        </w:rPr>
        <w:t xml:space="preserve"> (2010) </w:t>
      </w:r>
      <w:r w:rsidRPr="00390212">
        <w:rPr>
          <w:b/>
          <w:bCs/>
          <w:lang w:val="en-US"/>
        </w:rPr>
        <w:t>46</w:t>
      </w:r>
      <w:r w:rsidRPr="00390212">
        <w:rPr>
          <w:lang w:val="en-US"/>
        </w:rPr>
        <w:t>:352–8. doi:10.1016/j.jadohealth.2009.09.001</w:t>
      </w:r>
    </w:p>
    <w:p w:rsidR="00390212" w:rsidRPr="00390212" w:rsidRDefault="00390212" w:rsidP="00390212">
      <w:pPr>
        <w:pStyle w:val="Literaturverzeichnis"/>
        <w:rPr>
          <w:lang w:val="en-US"/>
        </w:rPr>
      </w:pPr>
      <w:r w:rsidRPr="00390212">
        <w:rPr>
          <w:lang w:val="en-US"/>
        </w:rPr>
        <w:t xml:space="preserve">52. </w:t>
      </w:r>
      <w:r w:rsidRPr="00390212">
        <w:rPr>
          <w:lang w:val="en-US"/>
        </w:rPr>
        <w:tab/>
        <w:t xml:space="preserve">Chen EY, Segal K, Weissman J, Zeffiro TA, Gallop R, Linehan MM, Bohus M, Lynch TR. Adapting dialectical behavior therapy for outpatient adult anorexia nervosa--a pilot study. </w:t>
      </w:r>
      <w:r w:rsidRPr="00390212">
        <w:rPr>
          <w:i/>
          <w:iCs/>
          <w:lang w:val="en-US"/>
        </w:rPr>
        <w:t>Int J Eat Disord</w:t>
      </w:r>
      <w:r w:rsidRPr="00390212">
        <w:rPr>
          <w:lang w:val="en-US"/>
        </w:rPr>
        <w:t xml:space="preserve"> (2015) </w:t>
      </w:r>
      <w:r w:rsidRPr="00390212">
        <w:rPr>
          <w:b/>
          <w:bCs/>
          <w:lang w:val="en-US"/>
        </w:rPr>
        <w:t>48</w:t>
      </w:r>
      <w:r w:rsidRPr="00390212">
        <w:rPr>
          <w:lang w:val="en-US"/>
        </w:rPr>
        <w:t>:123–32. doi:10.1002/eat.22360</w:t>
      </w:r>
    </w:p>
    <w:p w:rsidR="00390212" w:rsidRPr="00390212" w:rsidRDefault="00390212" w:rsidP="00390212">
      <w:pPr>
        <w:pStyle w:val="Literaturverzeichnis"/>
        <w:rPr>
          <w:lang w:val="en-US"/>
        </w:rPr>
      </w:pPr>
      <w:r w:rsidRPr="00390212">
        <w:rPr>
          <w:lang w:val="en-US"/>
        </w:rPr>
        <w:t xml:space="preserve">53. </w:t>
      </w:r>
      <w:r w:rsidRPr="00390212">
        <w:rPr>
          <w:lang w:val="en-US"/>
        </w:rPr>
        <w:tab/>
        <w:t xml:space="preserve">Goldstein M, Peters L, Baillie A, McVeagh P, Minshall G, Fitzjames D. The effectiveness of a day program for the treatment of adolescent anorexia nervosa. </w:t>
      </w:r>
      <w:r w:rsidRPr="00390212">
        <w:rPr>
          <w:i/>
          <w:iCs/>
          <w:lang w:val="en-US"/>
        </w:rPr>
        <w:t>Int J Eat Disord</w:t>
      </w:r>
      <w:r w:rsidRPr="00390212">
        <w:rPr>
          <w:lang w:val="en-US"/>
        </w:rPr>
        <w:t xml:space="preserve"> (2011) </w:t>
      </w:r>
      <w:r w:rsidRPr="00390212">
        <w:rPr>
          <w:b/>
          <w:bCs/>
          <w:lang w:val="en-US"/>
        </w:rPr>
        <w:t>44</w:t>
      </w:r>
      <w:r w:rsidRPr="00390212">
        <w:rPr>
          <w:lang w:val="en-US"/>
        </w:rPr>
        <w:t>:29–38. doi:10.1002/eat.20789</w:t>
      </w:r>
    </w:p>
    <w:p w:rsidR="00390212" w:rsidRPr="00390212" w:rsidRDefault="00390212" w:rsidP="00390212">
      <w:pPr>
        <w:pStyle w:val="Literaturverzeichnis"/>
        <w:rPr>
          <w:lang w:val="en-US"/>
        </w:rPr>
      </w:pPr>
      <w:r w:rsidRPr="00390212">
        <w:rPr>
          <w:lang w:val="en-US"/>
        </w:rPr>
        <w:t xml:space="preserve">54. </w:t>
      </w:r>
      <w:r w:rsidRPr="00390212">
        <w:rPr>
          <w:lang w:val="en-US"/>
        </w:rPr>
        <w:tab/>
        <w:t xml:space="preserve">Ashley M, Crino N. A novel approach to treating eating disorders in a day-hospital treatment program. </w:t>
      </w:r>
      <w:r w:rsidR="00840AA0" w:rsidRPr="00840AA0">
        <w:rPr>
          <w:i/>
          <w:lang w:val="en-US"/>
        </w:rPr>
        <w:t xml:space="preserve">Nutrition &amp; Dietetics </w:t>
      </w:r>
      <w:r w:rsidRPr="00390212">
        <w:rPr>
          <w:lang w:val="en-US"/>
        </w:rPr>
        <w:t xml:space="preserve">(2010) </w:t>
      </w:r>
      <w:r w:rsidRPr="00390212">
        <w:rPr>
          <w:b/>
          <w:bCs/>
          <w:lang w:val="en-US"/>
        </w:rPr>
        <w:t>67</w:t>
      </w:r>
      <w:r w:rsidRPr="00390212">
        <w:rPr>
          <w:lang w:val="en-US"/>
        </w:rPr>
        <w:t>:155–159.</w:t>
      </w:r>
    </w:p>
    <w:p w:rsidR="00390212" w:rsidRPr="00390212" w:rsidRDefault="00390212" w:rsidP="00390212">
      <w:pPr>
        <w:pStyle w:val="Literaturverzeichnis"/>
        <w:rPr>
          <w:lang w:val="en-US"/>
        </w:rPr>
      </w:pPr>
      <w:r w:rsidRPr="00390212">
        <w:rPr>
          <w:lang w:val="en-US"/>
        </w:rPr>
        <w:t xml:space="preserve">55. </w:t>
      </w:r>
      <w:r w:rsidRPr="00390212">
        <w:rPr>
          <w:lang w:val="en-US"/>
        </w:rPr>
        <w:tab/>
        <w:t xml:space="preserve">O’Reilly M, Carr C, Boylan C, Anglim M, Houlihan B. Anorexia nervosa (AN) in inpatients at a children’s hospital (2005-2011). </w:t>
      </w:r>
      <w:r w:rsidRPr="00390212">
        <w:rPr>
          <w:i/>
          <w:iCs/>
          <w:lang w:val="en-US"/>
        </w:rPr>
        <w:t>Ir Med J</w:t>
      </w:r>
      <w:r w:rsidRPr="00390212">
        <w:rPr>
          <w:lang w:val="en-US"/>
        </w:rPr>
        <w:t xml:space="preserve"> (2014) </w:t>
      </w:r>
      <w:r w:rsidRPr="00390212">
        <w:rPr>
          <w:b/>
          <w:bCs/>
          <w:lang w:val="en-US"/>
        </w:rPr>
        <w:t>107</w:t>
      </w:r>
      <w:r w:rsidRPr="00390212">
        <w:rPr>
          <w:lang w:val="en-US"/>
        </w:rPr>
        <w:t>:53–5.</w:t>
      </w:r>
    </w:p>
    <w:p w:rsidR="00390212" w:rsidRPr="00390212" w:rsidRDefault="00390212" w:rsidP="00390212">
      <w:pPr>
        <w:pStyle w:val="Literaturverzeichnis"/>
        <w:rPr>
          <w:lang w:val="en-US"/>
        </w:rPr>
      </w:pPr>
      <w:r w:rsidRPr="00390212">
        <w:rPr>
          <w:lang w:val="en-US"/>
        </w:rPr>
        <w:t xml:space="preserve">56. </w:t>
      </w:r>
      <w:r w:rsidRPr="00390212">
        <w:rPr>
          <w:lang w:val="en-US"/>
        </w:rPr>
        <w:tab/>
        <w:t xml:space="preserve">Gentile MG, Manna GM, Ciceri R, Rodeschini E. Efficacy of inpatient treatment in severely malnourished anorexia nervosa patients. </w:t>
      </w:r>
      <w:r w:rsidRPr="00390212">
        <w:rPr>
          <w:i/>
          <w:iCs/>
          <w:lang w:val="en-US"/>
        </w:rPr>
        <w:t>Eat Weight Disord EWD</w:t>
      </w:r>
      <w:r w:rsidRPr="00390212">
        <w:rPr>
          <w:lang w:val="en-US"/>
        </w:rPr>
        <w:t xml:space="preserve"> (2008) </w:t>
      </w:r>
      <w:r w:rsidRPr="00390212">
        <w:rPr>
          <w:b/>
          <w:bCs/>
          <w:lang w:val="en-US"/>
        </w:rPr>
        <w:t>13</w:t>
      </w:r>
      <w:r w:rsidRPr="00390212">
        <w:rPr>
          <w:lang w:val="en-US"/>
        </w:rPr>
        <w:t>:191–197.</w:t>
      </w:r>
    </w:p>
    <w:p w:rsidR="00390212" w:rsidRPr="00390212" w:rsidRDefault="00390212" w:rsidP="00390212">
      <w:pPr>
        <w:pStyle w:val="Literaturverzeichnis"/>
        <w:rPr>
          <w:lang w:val="en-US"/>
        </w:rPr>
      </w:pPr>
      <w:r w:rsidRPr="00390212">
        <w:rPr>
          <w:lang w:val="en-US"/>
        </w:rPr>
        <w:t xml:space="preserve">57. </w:t>
      </w:r>
      <w:r w:rsidRPr="00390212">
        <w:rPr>
          <w:lang w:val="en-US"/>
        </w:rPr>
        <w:tab/>
        <w:t xml:space="preserve">Freudenberg C, Jones RA, Livingston G, Goetsch V, Schaffner A, Buchanan L. Effectiveness of individualized, integrative outpatient treatment for females with anorexia nervosa and bulimia nervosa. </w:t>
      </w:r>
      <w:r w:rsidRPr="00390212">
        <w:rPr>
          <w:i/>
          <w:iCs/>
          <w:lang w:val="en-US"/>
        </w:rPr>
        <w:t>Eat Disord</w:t>
      </w:r>
      <w:r w:rsidRPr="00390212">
        <w:rPr>
          <w:lang w:val="en-US"/>
        </w:rPr>
        <w:t xml:space="preserve"> (2016) </w:t>
      </w:r>
      <w:r w:rsidRPr="00390212">
        <w:rPr>
          <w:b/>
          <w:bCs/>
          <w:lang w:val="en-US"/>
        </w:rPr>
        <w:t>24</w:t>
      </w:r>
      <w:r w:rsidRPr="00390212">
        <w:rPr>
          <w:lang w:val="en-US"/>
        </w:rPr>
        <w:t>:240–254. doi:10.1080/10640266.2015.1090868</w:t>
      </w:r>
    </w:p>
    <w:p w:rsidR="00390212" w:rsidRPr="00390212" w:rsidRDefault="00390212" w:rsidP="00390212">
      <w:pPr>
        <w:pStyle w:val="Literaturverzeichnis"/>
        <w:rPr>
          <w:lang w:val="en-US"/>
        </w:rPr>
      </w:pPr>
      <w:r w:rsidRPr="00390212">
        <w:rPr>
          <w:lang w:val="en-US"/>
        </w:rPr>
        <w:t xml:space="preserve">58. </w:t>
      </w:r>
      <w:r w:rsidRPr="00390212">
        <w:rPr>
          <w:lang w:val="en-US"/>
        </w:rPr>
        <w:tab/>
        <w:t xml:space="preserve">Calugi S, Dalle Grave R, Sartirana M, Fairburn CG. Time to restore body weight in adults and adolescents receiving cognitive behaviour therapy for anorexia nervosa. </w:t>
      </w:r>
      <w:r w:rsidRPr="00390212">
        <w:rPr>
          <w:i/>
          <w:iCs/>
          <w:lang w:val="en-US"/>
        </w:rPr>
        <w:t>J Eat Disord</w:t>
      </w:r>
      <w:r w:rsidRPr="00390212">
        <w:rPr>
          <w:lang w:val="en-US"/>
        </w:rPr>
        <w:t xml:space="preserve"> (2015) </w:t>
      </w:r>
      <w:r w:rsidRPr="00390212">
        <w:rPr>
          <w:b/>
          <w:bCs/>
          <w:lang w:val="en-US"/>
        </w:rPr>
        <w:t>3</w:t>
      </w:r>
      <w:r w:rsidRPr="00390212">
        <w:rPr>
          <w:lang w:val="en-US"/>
        </w:rPr>
        <w:t>: doi:10.1186/s40337-015-0057-z</w:t>
      </w:r>
    </w:p>
    <w:p w:rsidR="00390212" w:rsidRPr="00390212" w:rsidRDefault="00390212" w:rsidP="00390212">
      <w:pPr>
        <w:pStyle w:val="Literaturverzeichnis"/>
        <w:rPr>
          <w:lang w:val="en-US"/>
        </w:rPr>
      </w:pPr>
      <w:r w:rsidRPr="00390212">
        <w:rPr>
          <w:lang w:val="en-US"/>
        </w:rPr>
        <w:t xml:space="preserve">59. </w:t>
      </w:r>
      <w:r w:rsidRPr="00390212">
        <w:rPr>
          <w:lang w:val="en-US"/>
        </w:rPr>
        <w:tab/>
        <w:t xml:space="preserve">Bossert S, Schnabel E, Krieg JC, Molitor P, Kemper J, Berger M. [Concept of integrative inpatient-ambulatory therapy in patients with anorexia nervosa: a revised therapeutic approach]. </w:t>
      </w:r>
      <w:r w:rsidRPr="00390212">
        <w:rPr>
          <w:i/>
          <w:iCs/>
          <w:lang w:val="en-US"/>
        </w:rPr>
        <w:t>Psychother Psychosom Med Psychol</w:t>
      </w:r>
      <w:r w:rsidRPr="00390212">
        <w:rPr>
          <w:lang w:val="en-US"/>
        </w:rPr>
        <w:t xml:space="preserve"> (1987) </w:t>
      </w:r>
      <w:r w:rsidRPr="00390212">
        <w:rPr>
          <w:b/>
          <w:bCs/>
          <w:lang w:val="en-US"/>
        </w:rPr>
        <w:t>37</w:t>
      </w:r>
      <w:r w:rsidRPr="00390212">
        <w:rPr>
          <w:lang w:val="en-US"/>
        </w:rPr>
        <w:t>:331–336.</w:t>
      </w:r>
    </w:p>
    <w:p w:rsidR="00390212" w:rsidRPr="00390212" w:rsidRDefault="00390212" w:rsidP="00390212">
      <w:pPr>
        <w:pStyle w:val="Literaturverzeichnis"/>
        <w:rPr>
          <w:lang w:val="en-US"/>
        </w:rPr>
      </w:pPr>
      <w:r w:rsidRPr="00390212">
        <w:rPr>
          <w:lang w:val="en-US"/>
        </w:rPr>
        <w:t xml:space="preserve">60. </w:t>
      </w:r>
      <w:r w:rsidRPr="00390212">
        <w:rPr>
          <w:lang w:val="en-US"/>
        </w:rPr>
        <w:tab/>
        <w:t xml:space="preserve">Brambilla F, Draisci A, Peirone A, Brunetta M. Combined cognitive-behavioral, psychopharmacological and nutritional therapy in eating disorders. 1. Anorexia nervosa--restricted type. </w:t>
      </w:r>
      <w:r w:rsidRPr="00390212">
        <w:rPr>
          <w:i/>
          <w:iCs/>
          <w:lang w:val="en-US"/>
        </w:rPr>
        <w:t>Neuropsychobiology</w:t>
      </w:r>
      <w:r w:rsidRPr="00390212">
        <w:rPr>
          <w:lang w:val="en-US"/>
        </w:rPr>
        <w:t xml:space="preserve"> (1995) </w:t>
      </w:r>
      <w:r w:rsidRPr="00390212">
        <w:rPr>
          <w:b/>
          <w:bCs/>
          <w:lang w:val="en-US"/>
        </w:rPr>
        <w:t>32</w:t>
      </w:r>
      <w:r w:rsidRPr="00390212">
        <w:rPr>
          <w:lang w:val="en-US"/>
        </w:rPr>
        <w:t>:59–63.</w:t>
      </w:r>
    </w:p>
    <w:p w:rsidR="00390212" w:rsidRPr="00390212" w:rsidRDefault="00390212" w:rsidP="00390212">
      <w:pPr>
        <w:pStyle w:val="Literaturverzeichnis"/>
        <w:rPr>
          <w:lang w:val="en-US"/>
        </w:rPr>
      </w:pPr>
      <w:r w:rsidRPr="00390212">
        <w:rPr>
          <w:lang w:val="en-US"/>
        </w:rPr>
        <w:t xml:space="preserve">61. </w:t>
      </w:r>
      <w:r w:rsidRPr="00390212">
        <w:rPr>
          <w:lang w:val="en-US"/>
        </w:rPr>
        <w:tab/>
        <w:t xml:space="preserve">Danziger Y, Carel CA, Tyano S, Mimouni M. Is psychotherapy mandatory during the acute refeeding period in the treatment of anorexia nervosa? </w:t>
      </w:r>
      <w:r w:rsidRPr="00390212">
        <w:rPr>
          <w:i/>
          <w:iCs/>
          <w:lang w:val="en-US"/>
        </w:rPr>
        <w:t>J Adolesc Health Care Off Publ Soc Adolesc Med</w:t>
      </w:r>
      <w:r w:rsidRPr="00390212">
        <w:rPr>
          <w:lang w:val="en-US"/>
        </w:rPr>
        <w:t xml:space="preserve"> (1989) </w:t>
      </w:r>
      <w:r w:rsidRPr="00390212">
        <w:rPr>
          <w:b/>
          <w:bCs/>
          <w:lang w:val="en-US"/>
        </w:rPr>
        <w:t>10</w:t>
      </w:r>
      <w:r w:rsidRPr="00390212">
        <w:rPr>
          <w:lang w:val="en-US"/>
        </w:rPr>
        <w:t>:328–331.</w:t>
      </w:r>
    </w:p>
    <w:p w:rsidR="00390212" w:rsidRDefault="00390212" w:rsidP="00390212">
      <w:pPr>
        <w:pStyle w:val="Literaturverzeichnis"/>
      </w:pPr>
      <w:r w:rsidRPr="00390212">
        <w:rPr>
          <w:lang w:val="en-US"/>
        </w:rPr>
        <w:lastRenderedPageBreak/>
        <w:t xml:space="preserve">62. </w:t>
      </w:r>
      <w:r w:rsidRPr="00390212">
        <w:rPr>
          <w:lang w:val="en-US"/>
        </w:rPr>
        <w:tab/>
        <w:t xml:space="preserve">Deep-Soboslay A, Sebastiani LM, Kaye WH. Weight Gain With Anorexia Nervosa. </w:t>
      </w:r>
      <w:r>
        <w:rPr>
          <w:i/>
          <w:iCs/>
        </w:rPr>
        <w:t>Am J Psychiatry</w:t>
      </w:r>
      <w:r>
        <w:t xml:space="preserve"> (2000) </w:t>
      </w:r>
      <w:r>
        <w:rPr>
          <w:b/>
          <w:bCs/>
        </w:rPr>
        <w:t>157</w:t>
      </w:r>
      <w:r>
        <w:t>:1526–1526. doi:10.1176/appi.ajp.157.9.1526</w:t>
      </w:r>
    </w:p>
    <w:p w:rsidR="00390212" w:rsidRPr="00390212" w:rsidRDefault="00390212" w:rsidP="00390212">
      <w:pPr>
        <w:pStyle w:val="Literaturverzeichnis"/>
        <w:rPr>
          <w:lang w:val="en-US"/>
        </w:rPr>
      </w:pPr>
      <w:r>
        <w:t xml:space="preserve">63. </w:t>
      </w:r>
      <w:r>
        <w:tab/>
        <w:t>Gerlinghoff M, Backmund H, Angenendt J, Linington A. Ein Tagklinisches Therapiemodell f</w:t>
      </w:r>
      <w:r>
        <w:rPr>
          <w:rFonts w:ascii="Calibri" w:hAnsi="Calibri" w:cs="Calibri"/>
        </w:rPr>
        <w:t></w:t>
      </w:r>
      <w:r>
        <w:t>r psychosomatische E</w:t>
      </w:r>
      <w:r>
        <w:rPr>
          <w:rFonts w:ascii="Calibri" w:hAnsi="Calibri" w:cs="Calibri"/>
        </w:rPr>
        <w:t>á</w:t>
      </w:r>
      <w:r>
        <w:t>st</w:t>
      </w:r>
      <w:r>
        <w:rPr>
          <w:rFonts w:ascii="Calibri" w:hAnsi="Calibri" w:cs="Calibri"/>
        </w:rPr>
        <w:t>”</w:t>
      </w:r>
      <w:r>
        <w:t xml:space="preserve">rungen. </w:t>
      </w:r>
      <w:r w:rsidRPr="00390212">
        <w:rPr>
          <w:lang w:val="en-US"/>
        </w:rPr>
        <w:t xml:space="preserve">[A day hospital model for treating psychosomatic eating disorders.]. </w:t>
      </w:r>
      <w:r w:rsidRPr="00390212">
        <w:rPr>
          <w:i/>
          <w:iCs/>
          <w:lang w:val="en-US"/>
        </w:rPr>
        <w:t>Verhaltenstherapie</w:t>
      </w:r>
      <w:r w:rsidRPr="00390212">
        <w:rPr>
          <w:lang w:val="en-US"/>
        </w:rPr>
        <w:t xml:space="preserve"> (1991) </w:t>
      </w:r>
      <w:r w:rsidRPr="00390212">
        <w:rPr>
          <w:b/>
          <w:bCs/>
          <w:lang w:val="en-US"/>
        </w:rPr>
        <w:t>1</w:t>
      </w:r>
      <w:r w:rsidRPr="00390212">
        <w:rPr>
          <w:lang w:val="en-US"/>
        </w:rPr>
        <w:t>:61–65.</w:t>
      </w:r>
    </w:p>
    <w:p w:rsidR="00390212" w:rsidRPr="00390212" w:rsidRDefault="00390212" w:rsidP="00390212">
      <w:pPr>
        <w:pStyle w:val="Literaturverzeichnis"/>
        <w:rPr>
          <w:lang w:val="en-US"/>
        </w:rPr>
      </w:pPr>
      <w:r w:rsidRPr="00390212">
        <w:rPr>
          <w:lang w:val="en-US"/>
        </w:rPr>
        <w:t xml:space="preserve">64. </w:t>
      </w:r>
      <w:r w:rsidRPr="00390212">
        <w:rPr>
          <w:lang w:val="en-US"/>
        </w:rPr>
        <w:tab/>
        <w:t xml:space="preserve">Herzog T, Hartmann A, Falk C. [Total symptom-oriented and psychodynamic concept in inpatient treatment of anorexia nervosa. A quasi-experimental comparative study of 40 admission episodes]. </w:t>
      </w:r>
      <w:r w:rsidRPr="00390212">
        <w:rPr>
          <w:i/>
          <w:iCs/>
          <w:lang w:val="en-US"/>
        </w:rPr>
        <w:t>Psychother Psychosom Med Psychol</w:t>
      </w:r>
      <w:r w:rsidRPr="00390212">
        <w:rPr>
          <w:lang w:val="en-US"/>
        </w:rPr>
        <w:t xml:space="preserve"> (1996) </w:t>
      </w:r>
      <w:r w:rsidRPr="00390212">
        <w:rPr>
          <w:b/>
          <w:bCs/>
          <w:lang w:val="en-US"/>
        </w:rPr>
        <w:t>46</w:t>
      </w:r>
      <w:r w:rsidRPr="00390212">
        <w:rPr>
          <w:lang w:val="en-US"/>
        </w:rPr>
        <w:t>:11–22.</w:t>
      </w:r>
    </w:p>
    <w:p w:rsidR="00390212" w:rsidRPr="00390212" w:rsidRDefault="00390212" w:rsidP="00390212">
      <w:pPr>
        <w:pStyle w:val="Literaturverzeichnis"/>
        <w:rPr>
          <w:lang w:val="en-US"/>
        </w:rPr>
      </w:pPr>
      <w:r w:rsidRPr="00390212">
        <w:rPr>
          <w:lang w:val="en-US"/>
        </w:rPr>
        <w:t xml:space="preserve">65. </w:t>
      </w:r>
      <w:r w:rsidRPr="00390212">
        <w:rPr>
          <w:lang w:val="en-US"/>
        </w:rPr>
        <w:tab/>
        <w:t xml:space="preserve">Herzog T, Zeeck A, Hartmann A, Nickel T. Lower targetsfor weekly weight gain lead to better results in inpatient treatment of anorexia nervosa. A pilot study. </w:t>
      </w:r>
      <w:r w:rsidRPr="00390212">
        <w:rPr>
          <w:i/>
          <w:iCs/>
          <w:lang w:val="en-US"/>
        </w:rPr>
        <w:t>Eur Eat Disord Rev</w:t>
      </w:r>
      <w:r w:rsidRPr="00390212">
        <w:rPr>
          <w:lang w:val="en-US"/>
        </w:rPr>
        <w:t xml:space="preserve"> (2004) </w:t>
      </w:r>
      <w:r w:rsidRPr="00390212">
        <w:rPr>
          <w:b/>
          <w:bCs/>
          <w:lang w:val="en-US"/>
        </w:rPr>
        <w:t>12</w:t>
      </w:r>
      <w:r w:rsidRPr="00390212">
        <w:rPr>
          <w:lang w:val="en-US"/>
        </w:rPr>
        <w:t>:164–168.</w:t>
      </w:r>
    </w:p>
    <w:p w:rsidR="00390212" w:rsidRPr="00390212" w:rsidRDefault="00390212" w:rsidP="00390212">
      <w:pPr>
        <w:pStyle w:val="Literaturverzeichnis"/>
        <w:rPr>
          <w:lang w:val="en-US"/>
        </w:rPr>
      </w:pPr>
      <w:r w:rsidRPr="00390212">
        <w:rPr>
          <w:lang w:val="en-US"/>
        </w:rPr>
        <w:t xml:space="preserve">66. </w:t>
      </w:r>
      <w:r w:rsidRPr="00390212">
        <w:rPr>
          <w:lang w:val="en-US"/>
        </w:rPr>
        <w:tab/>
        <w:t xml:space="preserve">Okamoto A, Yamashita T, Nagoshi Y, Masui Y, Wada Y, Kashima A, Arii I, Nakamura M, Fukui K. A behavior therapy program combined with liquid nutrition designed for anorexia nervosa. </w:t>
      </w:r>
      <w:r w:rsidRPr="00390212">
        <w:rPr>
          <w:i/>
          <w:iCs/>
          <w:lang w:val="en-US"/>
        </w:rPr>
        <w:t>Psychiatry Clin Neurosci</w:t>
      </w:r>
      <w:r w:rsidRPr="00390212">
        <w:rPr>
          <w:lang w:val="en-US"/>
        </w:rPr>
        <w:t xml:space="preserve"> (2002) </w:t>
      </w:r>
      <w:r w:rsidRPr="00390212">
        <w:rPr>
          <w:b/>
          <w:bCs/>
          <w:lang w:val="en-US"/>
        </w:rPr>
        <w:t>56</w:t>
      </w:r>
      <w:r w:rsidRPr="00390212">
        <w:rPr>
          <w:lang w:val="en-US"/>
        </w:rPr>
        <w:t>:515–520. doi:10.1046/j.1440-1819.2002.01047.x</w:t>
      </w:r>
    </w:p>
    <w:p w:rsidR="00390212" w:rsidRDefault="00390212" w:rsidP="00390212">
      <w:pPr>
        <w:pStyle w:val="Literaturverzeichnis"/>
      </w:pPr>
      <w:r w:rsidRPr="00390212">
        <w:rPr>
          <w:lang w:val="en-US"/>
        </w:rPr>
        <w:t xml:space="preserve">67. </w:t>
      </w:r>
      <w:r w:rsidRPr="00390212">
        <w:rPr>
          <w:lang w:val="en-US"/>
        </w:rPr>
        <w:tab/>
        <w:t xml:space="preserve">Pertschuk M, Edwards N, Pomerleau O. A multiple-baseline approach to behavioral intervention in anorexia nervosa. </w:t>
      </w:r>
      <w:r>
        <w:rPr>
          <w:i/>
          <w:iCs/>
        </w:rPr>
        <w:t>Behav Ther</w:t>
      </w:r>
      <w:r>
        <w:t xml:space="preserve"> (1978) </w:t>
      </w:r>
      <w:r>
        <w:rPr>
          <w:b/>
          <w:bCs/>
        </w:rPr>
        <w:t>9</w:t>
      </w:r>
      <w:r>
        <w:t>:368–376.</w:t>
      </w:r>
    </w:p>
    <w:p w:rsidR="00390212" w:rsidRPr="00390212" w:rsidRDefault="00390212" w:rsidP="00390212">
      <w:pPr>
        <w:pStyle w:val="Literaturverzeichnis"/>
        <w:rPr>
          <w:lang w:val="en-US"/>
        </w:rPr>
      </w:pPr>
      <w:r>
        <w:t xml:space="preserve">68. </w:t>
      </w:r>
      <w:r>
        <w:tab/>
        <w:t xml:space="preserve">Pertschuk MJ, Forster J, Buzby G, Mullen JL. </w:t>
      </w:r>
      <w:r w:rsidRPr="00390212">
        <w:rPr>
          <w:lang w:val="en-US"/>
        </w:rPr>
        <w:t xml:space="preserve">The treatment of anorexia nervosa with total parenteral nutrition. </w:t>
      </w:r>
      <w:r w:rsidRPr="00390212">
        <w:rPr>
          <w:i/>
          <w:iCs/>
          <w:lang w:val="en-US"/>
        </w:rPr>
        <w:t>Biol Psychiatry</w:t>
      </w:r>
      <w:r w:rsidRPr="00390212">
        <w:rPr>
          <w:lang w:val="en-US"/>
        </w:rPr>
        <w:t xml:space="preserve"> (1981) </w:t>
      </w:r>
      <w:r w:rsidRPr="00390212">
        <w:rPr>
          <w:b/>
          <w:bCs/>
          <w:lang w:val="en-US"/>
        </w:rPr>
        <w:t>16</w:t>
      </w:r>
      <w:r w:rsidRPr="00390212">
        <w:rPr>
          <w:lang w:val="en-US"/>
        </w:rPr>
        <w:t>:539–550.</w:t>
      </w:r>
    </w:p>
    <w:p w:rsidR="00390212" w:rsidRDefault="00390212" w:rsidP="00390212">
      <w:pPr>
        <w:pStyle w:val="Literaturverzeichnis"/>
      </w:pPr>
      <w:r w:rsidRPr="00390212">
        <w:rPr>
          <w:lang w:val="en-US"/>
        </w:rPr>
        <w:t xml:space="preserve">69. </w:t>
      </w:r>
      <w:r w:rsidRPr="00390212">
        <w:rPr>
          <w:lang w:val="en-US"/>
        </w:rPr>
        <w:tab/>
        <w:t xml:space="preserve">Waller DA, Mugan MN, Morshed T, Stetnick J, Cummings M, Hynan LS. Three-Year Follow-up Study of Children and Adolescents with Anorexia Nervosa Initially Treated in a Continuum of Care Program. </w:t>
      </w:r>
      <w:r>
        <w:rPr>
          <w:i/>
          <w:iCs/>
        </w:rPr>
        <w:t>Eat Disord</w:t>
      </w:r>
      <w:r>
        <w:t xml:space="preserve"> (2003) </w:t>
      </w:r>
      <w:r>
        <w:rPr>
          <w:b/>
          <w:bCs/>
        </w:rPr>
        <w:t>11</w:t>
      </w:r>
      <w:r>
        <w:t>:63–72. doi:10.1080/10640260390199262</w:t>
      </w:r>
    </w:p>
    <w:p w:rsidR="00390212" w:rsidRPr="00390212" w:rsidRDefault="00390212" w:rsidP="00390212">
      <w:pPr>
        <w:pStyle w:val="Literaturverzeichnis"/>
        <w:rPr>
          <w:lang w:val="en-US"/>
        </w:rPr>
      </w:pPr>
      <w:r>
        <w:t xml:space="preserve">70. </w:t>
      </w:r>
      <w:r>
        <w:tab/>
        <w:t xml:space="preserve">Zeeck A, Hartmann A, Wetzler-Burmeister E, Wirsching M. Zum Vergleich station„rer und tagesklinischer Therapie bei Anorexia Nervosa. </w:t>
      </w:r>
      <w:r w:rsidR="00055B65">
        <w:rPr>
          <w:i/>
          <w:iCs/>
          <w:lang w:val="en-US"/>
        </w:rPr>
        <w:t>Z</w:t>
      </w:r>
      <w:r w:rsidRPr="00390212">
        <w:rPr>
          <w:i/>
          <w:iCs/>
          <w:lang w:val="en-US"/>
        </w:rPr>
        <w:t xml:space="preserve"> Psychosom Med Psychother</w:t>
      </w:r>
      <w:r w:rsidRPr="00390212">
        <w:rPr>
          <w:lang w:val="en-US"/>
        </w:rPr>
        <w:t xml:space="preserve"> (2006) </w:t>
      </w:r>
      <w:r w:rsidRPr="00390212">
        <w:rPr>
          <w:b/>
          <w:bCs/>
          <w:lang w:val="en-US"/>
        </w:rPr>
        <w:t>52 (2)</w:t>
      </w:r>
      <w:r w:rsidRPr="00390212">
        <w:rPr>
          <w:lang w:val="en-US"/>
        </w:rPr>
        <w:t>:190–203.</w:t>
      </w:r>
    </w:p>
    <w:p w:rsidR="00390212" w:rsidRPr="00390212" w:rsidRDefault="00390212" w:rsidP="00390212">
      <w:pPr>
        <w:pStyle w:val="Literaturverzeichnis"/>
        <w:rPr>
          <w:lang w:val="en-US"/>
        </w:rPr>
      </w:pPr>
      <w:r w:rsidRPr="00390212">
        <w:rPr>
          <w:lang w:val="en-US"/>
        </w:rPr>
        <w:t xml:space="preserve">71. </w:t>
      </w:r>
      <w:r w:rsidRPr="00390212">
        <w:rPr>
          <w:lang w:val="en-US"/>
        </w:rPr>
        <w:tab/>
        <w:t xml:space="preserve">Geller J, Zaitsoff S, Srikameswaran S. Tracking readiness and motivation for change in individuals with eating disorders over the course of treatment. </w:t>
      </w:r>
      <w:r w:rsidRPr="00390212">
        <w:rPr>
          <w:i/>
          <w:iCs/>
          <w:lang w:val="en-US"/>
        </w:rPr>
        <w:t>Cogn Ther Res</w:t>
      </w:r>
      <w:r w:rsidRPr="00390212">
        <w:rPr>
          <w:lang w:val="en-US"/>
        </w:rPr>
        <w:t xml:space="preserve"> (2005) </w:t>
      </w:r>
      <w:r w:rsidRPr="00390212">
        <w:rPr>
          <w:b/>
          <w:bCs/>
          <w:lang w:val="en-US"/>
        </w:rPr>
        <w:t>29</w:t>
      </w:r>
      <w:r w:rsidRPr="00390212">
        <w:rPr>
          <w:lang w:val="en-US"/>
        </w:rPr>
        <w:t>:611–625.</w:t>
      </w:r>
    </w:p>
    <w:p w:rsidR="00390212" w:rsidRPr="00390212" w:rsidRDefault="00390212" w:rsidP="00390212">
      <w:pPr>
        <w:pStyle w:val="Literaturverzeichnis"/>
        <w:rPr>
          <w:lang w:val="en-US"/>
        </w:rPr>
      </w:pPr>
      <w:r w:rsidRPr="00390212">
        <w:rPr>
          <w:lang w:val="en-US"/>
        </w:rPr>
        <w:t xml:space="preserve">72. </w:t>
      </w:r>
      <w:r w:rsidRPr="00390212">
        <w:rPr>
          <w:lang w:val="en-US"/>
        </w:rPr>
        <w:tab/>
        <w:t xml:space="preserve">Santonastaso P, Friederici S, Favaro A. Sertraline in the treatment of restricting anorexia nervosa: an open controlled trial. </w:t>
      </w:r>
      <w:r w:rsidRPr="00390212">
        <w:rPr>
          <w:i/>
          <w:iCs/>
          <w:lang w:val="en-US"/>
        </w:rPr>
        <w:t>J Child Adolesc Psychopharmacol</w:t>
      </w:r>
      <w:r w:rsidRPr="00390212">
        <w:rPr>
          <w:lang w:val="en-US"/>
        </w:rPr>
        <w:t xml:space="preserve"> (2001) </w:t>
      </w:r>
      <w:r w:rsidRPr="00390212">
        <w:rPr>
          <w:b/>
          <w:bCs/>
          <w:lang w:val="en-US"/>
        </w:rPr>
        <w:t>11</w:t>
      </w:r>
      <w:r w:rsidRPr="00390212">
        <w:rPr>
          <w:lang w:val="en-US"/>
        </w:rPr>
        <w:t>:143–150. doi:10.1089/104454601750284045</w:t>
      </w:r>
    </w:p>
    <w:p w:rsidR="00390212" w:rsidRPr="00390212" w:rsidRDefault="00390212" w:rsidP="00390212">
      <w:pPr>
        <w:pStyle w:val="Literaturverzeichnis"/>
        <w:rPr>
          <w:lang w:val="en-US"/>
        </w:rPr>
      </w:pPr>
      <w:r w:rsidRPr="00390212">
        <w:rPr>
          <w:lang w:val="en-US"/>
        </w:rPr>
        <w:t xml:space="preserve">73. </w:t>
      </w:r>
      <w:r w:rsidRPr="00390212">
        <w:rPr>
          <w:lang w:val="en-US"/>
        </w:rPr>
        <w:tab/>
        <w:t xml:space="preserve">Rø O, Martinsen EW, Hoffart A, Rosenvinge JH. Short-term follow-up of adults with long standing anorexia nervosa or non-specified eating disorder after inpatient treatment. </w:t>
      </w:r>
      <w:r w:rsidRPr="00390212">
        <w:rPr>
          <w:i/>
          <w:iCs/>
          <w:lang w:val="en-US"/>
        </w:rPr>
        <w:t>Eat Weight Disord EWD</w:t>
      </w:r>
      <w:r w:rsidRPr="00390212">
        <w:rPr>
          <w:lang w:val="en-US"/>
        </w:rPr>
        <w:t xml:space="preserve"> (2004) </w:t>
      </w:r>
      <w:r w:rsidRPr="00390212">
        <w:rPr>
          <w:b/>
          <w:bCs/>
          <w:lang w:val="en-US"/>
        </w:rPr>
        <w:t>9</w:t>
      </w:r>
      <w:r w:rsidRPr="00390212">
        <w:rPr>
          <w:lang w:val="en-US"/>
        </w:rPr>
        <w:t>:62–68.</w:t>
      </w:r>
    </w:p>
    <w:p w:rsidR="00390212" w:rsidRPr="00390212" w:rsidRDefault="00390212" w:rsidP="00390212">
      <w:pPr>
        <w:pStyle w:val="Literaturverzeichnis"/>
        <w:rPr>
          <w:lang w:val="en-US"/>
        </w:rPr>
      </w:pPr>
      <w:r w:rsidRPr="00390212">
        <w:rPr>
          <w:lang w:val="en-US"/>
        </w:rPr>
        <w:t xml:space="preserve">74. </w:t>
      </w:r>
      <w:r w:rsidRPr="00390212">
        <w:rPr>
          <w:lang w:val="en-US"/>
        </w:rPr>
        <w:tab/>
        <w:t xml:space="preserve">Vandereycken W, Pieters G. Short-term weight restauration in anorexia nervosa through operant conditioning. </w:t>
      </w:r>
      <w:r w:rsidRPr="00390212">
        <w:rPr>
          <w:i/>
          <w:iCs/>
          <w:lang w:val="en-US"/>
        </w:rPr>
        <w:t>Scand J Behav Ther</w:t>
      </w:r>
      <w:r w:rsidRPr="00390212">
        <w:rPr>
          <w:lang w:val="en-US"/>
        </w:rPr>
        <w:t xml:space="preserve"> (1978) </w:t>
      </w:r>
      <w:r w:rsidRPr="00390212">
        <w:rPr>
          <w:b/>
          <w:bCs/>
          <w:lang w:val="en-US"/>
        </w:rPr>
        <w:t>7</w:t>
      </w:r>
      <w:r w:rsidRPr="00390212">
        <w:rPr>
          <w:lang w:val="en-US"/>
        </w:rPr>
        <w:t>:221–236.</w:t>
      </w:r>
    </w:p>
    <w:p w:rsidR="00390212" w:rsidRPr="00390212" w:rsidRDefault="00390212" w:rsidP="00390212">
      <w:pPr>
        <w:pStyle w:val="Literaturverzeichnis"/>
        <w:rPr>
          <w:lang w:val="en-US"/>
        </w:rPr>
      </w:pPr>
      <w:r w:rsidRPr="00390212">
        <w:rPr>
          <w:lang w:val="en-US"/>
        </w:rPr>
        <w:t xml:space="preserve">75. </w:t>
      </w:r>
      <w:r w:rsidRPr="00390212">
        <w:rPr>
          <w:lang w:val="en-US"/>
        </w:rPr>
        <w:tab/>
        <w:t xml:space="preserve">Piran N, Langdon L, Kaplan A, Garfinkel P. Evaluation of a day hospital for eating disorders. </w:t>
      </w:r>
      <w:r w:rsidRPr="00390212">
        <w:rPr>
          <w:i/>
          <w:iCs/>
          <w:lang w:val="en-US"/>
        </w:rPr>
        <w:t>Int J Eat Disord</w:t>
      </w:r>
      <w:r w:rsidRPr="00390212">
        <w:rPr>
          <w:lang w:val="en-US"/>
        </w:rPr>
        <w:t xml:space="preserve"> (1989) </w:t>
      </w:r>
      <w:r w:rsidRPr="00390212">
        <w:rPr>
          <w:b/>
          <w:bCs/>
          <w:lang w:val="en-US"/>
        </w:rPr>
        <w:t>8</w:t>
      </w:r>
      <w:r w:rsidRPr="00390212">
        <w:rPr>
          <w:lang w:val="en-US"/>
        </w:rPr>
        <w:t>:523–532.</w:t>
      </w:r>
    </w:p>
    <w:p w:rsidR="00390212" w:rsidRPr="00390212" w:rsidRDefault="00390212" w:rsidP="00390212">
      <w:pPr>
        <w:pStyle w:val="Literaturverzeichnis"/>
        <w:rPr>
          <w:lang w:val="en-US"/>
        </w:rPr>
      </w:pPr>
      <w:r w:rsidRPr="00390212">
        <w:rPr>
          <w:lang w:val="en-US"/>
        </w:rPr>
        <w:t xml:space="preserve">76. </w:t>
      </w:r>
      <w:r w:rsidRPr="00390212">
        <w:rPr>
          <w:lang w:val="en-US"/>
        </w:rPr>
        <w:tab/>
        <w:t xml:space="preserve">Shugar G, Krueger S. Aggressive family communication, weight gain, and improved eating attitudes during systemic family therapy for anorexia nervosa. </w:t>
      </w:r>
      <w:r w:rsidRPr="00390212">
        <w:rPr>
          <w:i/>
          <w:iCs/>
          <w:lang w:val="en-US"/>
        </w:rPr>
        <w:t>Int J Eat Disord</w:t>
      </w:r>
      <w:r w:rsidRPr="00390212">
        <w:rPr>
          <w:lang w:val="en-US"/>
        </w:rPr>
        <w:t xml:space="preserve"> (1995) </w:t>
      </w:r>
      <w:r w:rsidRPr="00390212">
        <w:rPr>
          <w:b/>
          <w:bCs/>
          <w:lang w:val="en-US"/>
        </w:rPr>
        <w:t>17</w:t>
      </w:r>
      <w:r w:rsidRPr="00390212">
        <w:rPr>
          <w:lang w:val="en-US"/>
        </w:rPr>
        <w:t>:23–31.</w:t>
      </w:r>
    </w:p>
    <w:p w:rsidR="00390212" w:rsidRPr="00390212" w:rsidRDefault="00390212" w:rsidP="00390212">
      <w:pPr>
        <w:pStyle w:val="Literaturverzeichnis"/>
        <w:rPr>
          <w:lang w:val="en-US"/>
        </w:rPr>
      </w:pPr>
      <w:r w:rsidRPr="00390212">
        <w:rPr>
          <w:lang w:val="en-US"/>
        </w:rPr>
        <w:lastRenderedPageBreak/>
        <w:t xml:space="preserve">77. </w:t>
      </w:r>
      <w:r w:rsidRPr="00390212">
        <w:rPr>
          <w:lang w:val="en-US"/>
        </w:rPr>
        <w:tab/>
        <w:t xml:space="preserve">Gerlinghoff M, Backmund H, Franzen U. Evaluation of a day treatment programme for eating disorders. </w:t>
      </w:r>
      <w:r w:rsidRPr="00390212">
        <w:rPr>
          <w:i/>
          <w:iCs/>
          <w:lang w:val="en-US"/>
        </w:rPr>
        <w:t>Eur Eat Disord Rev</w:t>
      </w:r>
      <w:r w:rsidRPr="00390212">
        <w:rPr>
          <w:lang w:val="en-US"/>
        </w:rPr>
        <w:t xml:space="preserve"> (1998) </w:t>
      </w:r>
      <w:r w:rsidRPr="00390212">
        <w:rPr>
          <w:b/>
          <w:bCs/>
          <w:lang w:val="en-US"/>
        </w:rPr>
        <w:t>6</w:t>
      </w:r>
      <w:r w:rsidRPr="00390212">
        <w:rPr>
          <w:lang w:val="en-US"/>
        </w:rPr>
        <w:t>:96–106.</w:t>
      </w:r>
    </w:p>
    <w:p w:rsidR="00390212" w:rsidRPr="00390212" w:rsidRDefault="00390212" w:rsidP="00390212">
      <w:pPr>
        <w:pStyle w:val="Literaturverzeichnis"/>
        <w:rPr>
          <w:lang w:val="en-US"/>
        </w:rPr>
      </w:pPr>
      <w:r w:rsidRPr="00390212">
        <w:rPr>
          <w:lang w:val="en-US"/>
        </w:rPr>
        <w:t xml:space="preserve">78. </w:t>
      </w:r>
      <w:r w:rsidRPr="00390212">
        <w:rPr>
          <w:lang w:val="en-US"/>
        </w:rPr>
        <w:tab/>
        <w:t xml:space="preserve">Andersen AE, Stoner SA, Rolls BJ. Improved eating behavior in eating-disordered inpatients after treatment: Documentation in a naturalistic setting. </w:t>
      </w:r>
      <w:r w:rsidRPr="00390212">
        <w:rPr>
          <w:i/>
          <w:iCs/>
          <w:lang w:val="en-US"/>
        </w:rPr>
        <w:t>Int J Eat Disord</w:t>
      </w:r>
      <w:r w:rsidRPr="00390212">
        <w:rPr>
          <w:lang w:val="en-US"/>
        </w:rPr>
        <w:t xml:space="preserve"> (1996) </w:t>
      </w:r>
      <w:r w:rsidRPr="00390212">
        <w:rPr>
          <w:b/>
          <w:bCs/>
          <w:lang w:val="en-US"/>
        </w:rPr>
        <w:t>20</w:t>
      </w:r>
      <w:r w:rsidRPr="00390212">
        <w:rPr>
          <w:lang w:val="en-US"/>
        </w:rPr>
        <w:t xml:space="preserve">:397–403. </w:t>
      </w:r>
    </w:p>
    <w:p w:rsidR="00390212" w:rsidRPr="00390212" w:rsidRDefault="00390212" w:rsidP="00390212">
      <w:pPr>
        <w:pStyle w:val="Literaturverzeichnis"/>
        <w:rPr>
          <w:lang w:val="en-US"/>
        </w:rPr>
      </w:pPr>
      <w:r w:rsidRPr="00390212">
        <w:rPr>
          <w:lang w:val="en-US"/>
        </w:rPr>
        <w:t xml:space="preserve">79. </w:t>
      </w:r>
      <w:r w:rsidRPr="00390212">
        <w:rPr>
          <w:lang w:val="en-US"/>
        </w:rPr>
        <w:tab/>
        <w:t xml:space="preserve">Barbarich NC, McConaha CW, Gaskill J, La Via M, Frank GK, Achenbach S, Plotnicov KH, Kaye WH. An open trial of olanzapine in anorexia nervosa. </w:t>
      </w:r>
      <w:r w:rsidRPr="00390212">
        <w:rPr>
          <w:i/>
          <w:iCs/>
          <w:lang w:val="en-US"/>
        </w:rPr>
        <w:t>J Clin Psychiatry</w:t>
      </w:r>
      <w:r w:rsidRPr="00390212">
        <w:rPr>
          <w:lang w:val="en-US"/>
        </w:rPr>
        <w:t xml:space="preserve"> (2004) </w:t>
      </w:r>
      <w:r w:rsidRPr="00390212">
        <w:rPr>
          <w:b/>
          <w:bCs/>
          <w:lang w:val="en-US"/>
        </w:rPr>
        <w:t>65</w:t>
      </w:r>
      <w:r w:rsidRPr="00390212">
        <w:rPr>
          <w:lang w:val="en-US"/>
        </w:rPr>
        <w:t>:1480–1482.</w:t>
      </w:r>
    </w:p>
    <w:p w:rsidR="00390212" w:rsidRPr="00390212" w:rsidRDefault="00390212" w:rsidP="00390212">
      <w:pPr>
        <w:pStyle w:val="Literaturverzeichnis"/>
        <w:rPr>
          <w:lang w:val="en-US"/>
        </w:rPr>
      </w:pPr>
      <w:r w:rsidRPr="00390212">
        <w:rPr>
          <w:lang w:val="en-US"/>
        </w:rPr>
        <w:t xml:space="preserve">80. </w:t>
      </w:r>
      <w:r w:rsidRPr="00390212">
        <w:rPr>
          <w:lang w:val="en-US"/>
        </w:rPr>
        <w:tab/>
        <w:t xml:space="preserve">Fassino S, Abbate Daga G, Amianto F, Leombruni P, Garzaro L, Rovera GG. Nonresponder anorectic patients after 6 months of multimodal treatment: predictors of outcome. </w:t>
      </w:r>
      <w:r w:rsidRPr="00390212">
        <w:rPr>
          <w:i/>
          <w:iCs/>
          <w:lang w:val="en-US"/>
        </w:rPr>
        <w:t>Eur Psychiatry J Assoc Eur Psychiatr</w:t>
      </w:r>
      <w:r w:rsidRPr="00390212">
        <w:rPr>
          <w:lang w:val="en-US"/>
        </w:rPr>
        <w:t xml:space="preserve"> (2001) </w:t>
      </w:r>
      <w:r w:rsidRPr="00390212">
        <w:rPr>
          <w:b/>
          <w:bCs/>
          <w:lang w:val="en-US"/>
        </w:rPr>
        <w:t>16</w:t>
      </w:r>
      <w:r w:rsidRPr="00390212">
        <w:rPr>
          <w:lang w:val="en-US"/>
        </w:rPr>
        <w:t>:466–473.</w:t>
      </w:r>
    </w:p>
    <w:p w:rsidR="00390212" w:rsidRPr="00390212" w:rsidRDefault="00390212" w:rsidP="00390212">
      <w:pPr>
        <w:pStyle w:val="Literaturverzeichnis"/>
        <w:rPr>
          <w:lang w:val="en-US"/>
        </w:rPr>
      </w:pPr>
      <w:r w:rsidRPr="00390212">
        <w:rPr>
          <w:lang w:val="en-US"/>
        </w:rPr>
        <w:t xml:space="preserve">81. </w:t>
      </w:r>
      <w:r w:rsidRPr="00390212">
        <w:rPr>
          <w:lang w:val="en-US"/>
        </w:rPr>
        <w:tab/>
        <w:t xml:space="preserve">Szabo CP. Tuberculosis and anorexia nervosa. </w:t>
      </w:r>
      <w:r w:rsidRPr="00390212">
        <w:rPr>
          <w:i/>
          <w:iCs/>
          <w:lang w:val="en-US"/>
        </w:rPr>
        <w:t>South Afr Me</w:t>
      </w:r>
      <w:r w:rsidR="00CB1735">
        <w:rPr>
          <w:i/>
          <w:iCs/>
          <w:lang w:val="en-US"/>
        </w:rPr>
        <w:t>d J Suid-Afr</w:t>
      </w:r>
      <w:r w:rsidR="00371F7C">
        <w:rPr>
          <w:i/>
          <w:iCs/>
          <w:lang w:val="en-US"/>
        </w:rPr>
        <w:t xml:space="preserve"> </w:t>
      </w:r>
      <w:r w:rsidRPr="00390212">
        <w:rPr>
          <w:lang w:val="en-US"/>
        </w:rPr>
        <w:t xml:space="preserve">(1998) </w:t>
      </w:r>
      <w:r w:rsidRPr="00390212">
        <w:rPr>
          <w:b/>
          <w:bCs/>
          <w:lang w:val="en-US"/>
        </w:rPr>
        <w:t>88</w:t>
      </w:r>
      <w:r w:rsidRPr="00390212">
        <w:rPr>
          <w:lang w:val="en-US"/>
        </w:rPr>
        <w:t>:275–276.</w:t>
      </w:r>
    </w:p>
    <w:p w:rsidR="00390212" w:rsidRPr="00390212" w:rsidRDefault="00390212" w:rsidP="00390212">
      <w:pPr>
        <w:pStyle w:val="Literaturverzeichnis"/>
        <w:rPr>
          <w:lang w:val="en-US"/>
        </w:rPr>
      </w:pPr>
      <w:r w:rsidRPr="00390212">
        <w:rPr>
          <w:lang w:val="en-US"/>
        </w:rPr>
        <w:t xml:space="preserve">82. </w:t>
      </w:r>
      <w:r w:rsidRPr="00390212">
        <w:rPr>
          <w:lang w:val="en-US"/>
        </w:rPr>
        <w:tab/>
        <w:t xml:space="preserve">Moser DJ, Benjamin ML, Bayless JD, McDowell BD, Paulsen JS, Bowers WA, Arndt S, Andersen AE. Neuropsychological functioning pretreatment and posttreatment in an inpatient eating disorders program. </w:t>
      </w:r>
      <w:r w:rsidRPr="00390212">
        <w:rPr>
          <w:i/>
          <w:iCs/>
          <w:lang w:val="en-US"/>
        </w:rPr>
        <w:t>Int J Eat Disord</w:t>
      </w:r>
      <w:r w:rsidRPr="00390212">
        <w:rPr>
          <w:lang w:val="en-US"/>
        </w:rPr>
        <w:t xml:space="preserve"> (2003) </w:t>
      </w:r>
      <w:r w:rsidRPr="00390212">
        <w:rPr>
          <w:b/>
          <w:bCs/>
          <w:lang w:val="en-US"/>
        </w:rPr>
        <w:t>33</w:t>
      </w:r>
      <w:r w:rsidRPr="00390212">
        <w:rPr>
          <w:lang w:val="en-US"/>
        </w:rPr>
        <w:t>:64–70. doi:10.1002/eat.10108</w:t>
      </w:r>
    </w:p>
    <w:p w:rsidR="00390212" w:rsidRDefault="00390212" w:rsidP="00390212">
      <w:pPr>
        <w:pStyle w:val="Literaturverzeichnis"/>
      </w:pPr>
      <w:r w:rsidRPr="00390212">
        <w:rPr>
          <w:lang w:val="en-US"/>
        </w:rPr>
        <w:t xml:space="preserve">83. </w:t>
      </w:r>
      <w:r w:rsidRPr="00390212">
        <w:rPr>
          <w:lang w:val="en-US"/>
        </w:rPr>
        <w:tab/>
        <w:t xml:space="preserve">Manara F, Manara A, Todisco P. Correlation between psychometric and biological parameters in anorexic and bulimic patients during and after an intensive day hospital treatment. </w:t>
      </w:r>
      <w:r>
        <w:rPr>
          <w:i/>
          <w:iCs/>
        </w:rPr>
        <w:t>Eat Weight Disord</w:t>
      </w:r>
      <w:r>
        <w:t xml:space="preserve"> (2005) </w:t>
      </w:r>
      <w:r>
        <w:rPr>
          <w:b/>
          <w:bCs/>
        </w:rPr>
        <w:t>10</w:t>
      </w:r>
      <w:r>
        <w:t>:236–44.</w:t>
      </w:r>
    </w:p>
    <w:p w:rsidR="00390212" w:rsidRPr="00390212" w:rsidRDefault="00390212" w:rsidP="00390212">
      <w:pPr>
        <w:pStyle w:val="Literaturverzeichnis"/>
        <w:rPr>
          <w:lang w:val="en-US"/>
        </w:rPr>
      </w:pPr>
      <w:r>
        <w:t xml:space="preserve">84. </w:t>
      </w:r>
      <w:r>
        <w:tab/>
        <w:t xml:space="preserve">Jacobi C, Dahme B, Rustenbach S. Vergleich kontrollierter Psycho- und Pharmakotherapiestudien bei Bulimia und Anorexia nervosa. </w:t>
      </w:r>
      <w:r w:rsidRPr="00390212">
        <w:rPr>
          <w:i/>
          <w:iCs/>
          <w:lang w:val="en-US"/>
        </w:rPr>
        <w:t>Psychother Psychosom Med Psychol</w:t>
      </w:r>
      <w:r w:rsidRPr="00390212">
        <w:rPr>
          <w:lang w:val="en-US"/>
        </w:rPr>
        <w:t xml:space="preserve"> (1997) </w:t>
      </w:r>
      <w:r w:rsidRPr="00390212">
        <w:rPr>
          <w:b/>
          <w:bCs/>
          <w:lang w:val="en-US"/>
        </w:rPr>
        <w:t>47</w:t>
      </w:r>
      <w:r w:rsidRPr="00390212">
        <w:rPr>
          <w:lang w:val="en-US"/>
        </w:rPr>
        <w:t>:346–364.</w:t>
      </w:r>
    </w:p>
    <w:p w:rsidR="00390212" w:rsidRPr="00390212" w:rsidRDefault="00390212" w:rsidP="00390212">
      <w:pPr>
        <w:pStyle w:val="Literaturverzeichnis"/>
        <w:rPr>
          <w:lang w:val="en-US"/>
        </w:rPr>
      </w:pPr>
      <w:r w:rsidRPr="00390212">
        <w:rPr>
          <w:lang w:val="en-US"/>
        </w:rPr>
        <w:t xml:space="preserve">85. </w:t>
      </w:r>
      <w:r w:rsidRPr="00390212">
        <w:rPr>
          <w:lang w:val="en-US"/>
        </w:rPr>
        <w:tab/>
        <w:t xml:space="preserve">Lauer CJ, Gorzewski B, Gerlinghoff M, Backmund H, Zihl J. Neuropsychological assessments before and after treatment in patients with anorexia nervosa and bulimia nervosa. </w:t>
      </w:r>
      <w:r w:rsidRPr="00390212">
        <w:rPr>
          <w:i/>
          <w:iCs/>
          <w:lang w:val="en-US"/>
        </w:rPr>
        <w:t>J Psychiatr Res</w:t>
      </w:r>
      <w:r w:rsidRPr="00390212">
        <w:rPr>
          <w:lang w:val="en-US"/>
        </w:rPr>
        <w:t xml:space="preserve"> (1999) </w:t>
      </w:r>
      <w:r w:rsidRPr="00390212">
        <w:rPr>
          <w:b/>
          <w:bCs/>
          <w:lang w:val="en-US"/>
        </w:rPr>
        <w:t>33</w:t>
      </w:r>
      <w:r w:rsidRPr="00390212">
        <w:rPr>
          <w:lang w:val="en-US"/>
        </w:rPr>
        <w:t>:129–138.</w:t>
      </w:r>
    </w:p>
    <w:p w:rsidR="00390212" w:rsidRPr="00390212" w:rsidRDefault="00390212" w:rsidP="00390212">
      <w:pPr>
        <w:pStyle w:val="Literaturverzeichnis"/>
        <w:rPr>
          <w:lang w:val="en-US"/>
        </w:rPr>
      </w:pPr>
      <w:r w:rsidRPr="00390212">
        <w:rPr>
          <w:lang w:val="en-US"/>
        </w:rPr>
        <w:t xml:space="preserve">86. </w:t>
      </w:r>
      <w:r w:rsidRPr="00390212">
        <w:rPr>
          <w:lang w:val="en-US"/>
        </w:rPr>
        <w:tab/>
        <w:t xml:space="preserve">Bean P, Loomis CC, Timmel P, Hallinan P, Moore S, Mammel J, Weltzin T. Outcome variables for anorexic males and females one year after discharge from residential treatment. </w:t>
      </w:r>
      <w:r w:rsidRPr="00390212">
        <w:rPr>
          <w:i/>
          <w:iCs/>
          <w:lang w:val="en-US"/>
        </w:rPr>
        <w:t>J Addict Dis</w:t>
      </w:r>
      <w:r w:rsidRPr="00390212">
        <w:rPr>
          <w:lang w:val="en-US"/>
        </w:rPr>
        <w:t xml:space="preserve"> (2004) </w:t>
      </w:r>
      <w:r w:rsidRPr="00390212">
        <w:rPr>
          <w:b/>
          <w:bCs/>
          <w:lang w:val="en-US"/>
        </w:rPr>
        <w:t>23</w:t>
      </w:r>
      <w:r w:rsidRPr="00390212">
        <w:rPr>
          <w:lang w:val="en-US"/>
        </w:rPr>
        <w:t>:83–94. doi:10.1300/J069v23n02_06</w:t>
      </w:r>
    </w:p>
    <w:p w:rsidR="00390212" w:rsidRPr="00390212" w:rsidRDefault="00390212" w:rsidP="00390212">
      <w:pPr>
        <w:pStyle w:val="Literaturverzeichnis"/>
        <w:rPr>
          <w:lang w:val="en-US"/>
        </w:rPr>
      </w:pPr>
      <w:r w:rsidRPr="00390212">
        <w:rPr>
          <w:lang w:val="en-US"/>
        </w:rPr>
        <w:t xml:space="preserve">87. </w:t>
      </w:r>
      <w:r w:rsidRPr="00390212">
        <w:rPr>
          <w:lang w:val="en-US"/>
        </w:rPr>
        <w:tab/>
        <w:t xml:space="preserve">Bennighoven D, Jürgens E, Mohr A, Heberlein I, Kunzendorf S, Jantschek G. Different changes of body-images in patients with anorexia or bulimia nervosa during inpatient psychosomatic ttreatment. </w:t>
      </w:r>
      <w:r w:rsidRPr="00390212">
        <w:rPr>
          <w:i/>
          <w:iCs/>
          <w:lang w:val="en-US"/>
        </w:rPr>
        <w:t>Eur Eat Disord Rev</w:t>
      </w:r>
      <w:r w:rsidRPr="00390212">
        <w:rPr>
          <w:lang w:val="en-US"/>
        </w:rPr>
        <w:t xml:space="preserve"> (2006) </w:t>
      </w:r>
      <w:r w:rsidRPr="00390212">
        <w:rPr>
          <w:b/>
          <w:bCs/>
          <w:lang w:val="en-US"/>
        </w:rPr>
        <w:t>14</w:t>
      </w:r>
      <w:r w:rsidRPr="00390212">
        <w:rPr>
          <w:lang w:val="en-US"/>
        </w:rPr>
        <w:t>:88–96.</w:t>
      </w:r>
    </w:p>
    <w:p w:rsidR="00390212" w:rsidRPr="00390212" w:rsidRDefault="00390212" w:rsidP="00390212">
      <w:pPr>
        <w:pStyle w:val="Literaturverzeichnis"/>
        <w:rPr>
          <w:lang w:val="en-US"/>
        </w:rPr>
      </w:pPr>
      <w:r w:rsidRPr="00390212">
        <w:rPr>
          <w:lang w:val="en-US"/>
        </w:rPr>
        <w:t xml:space="preserve">88. </w:t>
      </w:r>
      <w:r w:rsidRPr="00390212">
        <w:rPr>
          <w:lang w:val="en-US"/>
        </w:rPr>
        <w:tab/>
        <w:t xml:space="preserve">Calvo Sagardoy R, Fernandez Ashton A, Ayuso Mateos JL, Bayon Perez C, Santo-Domingo Carrasco J. Between 5 and 9 years’ follow-up in the treatment of anorexia nervosa. </w:t>
      </w:r>
      <w:r w:rsidRPr="00390212">
        <w:rPr>
          <w:i/>
          <w:iCs/>
          <w:lang w:val="en-US"/>
        </w:rPr>
        <w:t>Psychother Psychosom</w:t>
      </w:r>
      <w:r w:rsidRPr="00390212">
        <w:rPr>
          <w:lang w:val="en-US"/>
        </w:rPr>
        <w:t xml:space="preserve"> (1989) </w:t>
      </w:r>
      <w:r w:rsidRPr="00390212">
        <w:rPr>
          <w:b/>
          <w:bCs/>
          <w:lang w:val="en-US"/>
        </w:rPr>
        <w:t>52</w:t>
      </w:r>
      <w:r w:rsidRPr="00390212">
        <w:rPr>
          <w:lang w:val="en-US"/>
        </w:rPr>
        <w:t>:133–139.</w:t>
      </w:r>
    </w:p>
    <w:p w:rsidR="00390212" w:rsidRPr="00390212" w:rsidRDefault="00390212" w:rsidP="00390212">
      <w:pPr>
        <w:pStyle w:val="Literaturverzeichnis"/>
        <w:rPr>
          <w:lang w:val="en-US"/>
        </w:rPr>
      </w:pPr>
      <w:r w:rsidRPr="00390212">
        <w:rPr>
          <w:lang w:val="en-US"/>
        </w:rPr>
        <w:t xml:space="preserve">89. </w:t>
      </w:r>
      <w:r w:rsidRPr="00390212">
        <w:rPr>
          <w:lang w:val="en-US"/>
        </w:rPr>
        <w:tab/>
        <w:t xml:space="preserve">Griffiths RA, Beumont PJV, Russell J, Touyz SW, Moore G. The Use of Guardianship Legislation for Anorexia Nervosa: A Report of 15 Cases. </w:t>
      </w:r>
      <w:r w:rsidRPr="00390212">
        <w:rPr>
          <w:i/>
          <w:iCs/>
          <w:lang w:val="en-US"/>
        </w:rPr>
        <w:t>Aust N Z J Psychiatry</w:t>
      </w:r>
      <w:r w:rsidRPr="00390212">
        <w:rPr>
          <w:lang w:val="en-US"/>
        </w:rPr>
        <w:t xml:space="preserve"> (1997) </w:t>
      </w:r>
      <w:r w:rsidRPr="00390212">
        <w:rPr>
          <w:b/>
          <w:bCs/>
          <w:lang w:val="en-US"/>
        </w:rPr>
        <w:t>31</w:t>
      </w:r>
      <w:r w:rsidRPr="00390212">
        <w:rPr>
          <w:lang w:val="en-US"/>
        </w:rPr>
        <w:t>:525–531. doi:10.3109/00048679709065074</w:t>
      </w:r>
    </w:p>
    <w:p w:rsidR="00390212" w:rsidRPr="00390212" w:rsidRDefault="00390212" w:rsidP="00390212">
      <w:pPr>
        <w:pStyle w:val="Literaturverzeichnis"/>
        <w:rPr>
          <w:lang w:val="en-US"/>
        </w:rPr>
      </w:pPr>
      <w:r w:rsidRPr="00390212">
        <w:rPr>
          <w:lang w:val="en-US"/>
        </w:rPr>
        <w:t xml:space="preserve">90. </w:t>
      </w:r>
      <w:r w:rsidRPr="00390212">
        <w:rPr>
          <w:lang w:val="en-US"/>
        </w:rPr>
        <w:tab/>
        <w:t xml:space="preserve">Nussbaum M, Shenker IR, Baird D, Saravay S. Follow-up investigation in patients with anorexia nervosa. </w:t>
      </w:r>
      <w:r w:rsidRPr="00390212">
        <w:rPr>
          <w:i/>
          <w:iCs/>
          <w:lang w:val="en-US"/>
        </w:rPr>
        <w:t>J Pediatr</w:t>
      </w:r>
      <w:r w:rsidRPr="00390212">
        <w:rPr>
          <w:lang w:val="en-US"/>
        </w:rPr>
        <w:t xml:space="preserve"> (1985) </w:t>
      </w:r>
      <w:r w:rsidRPr="00390212">
        <w:rPr>
          <w:b/>
          <w:bCs/>
          <w:lang w:val="en-US"/>
        </w:rPr>
        <w:t>106</w:t>
      </w:r>
      <w:r w:rsidRPr="00390212">
        <w:rPr>
          <w:lang w:val="en-US"/>
        </w:rPr>
        <w:t>:835–840.</w:t>
      </w:r>
    </w:p>
    <w:p w:rsidR="00390212" w:rsidRPr="00390212" w:rsidRDefault="00390212" w:rsidP="00390212">
      <w:pPr>
        <w:pStyle w:val="Literaturverzeichnis"/>
        <w:rPr>
          <w:lang w:val="en-US"/>
        </w:rPr>
      </w:pPr>
      <w:r w:rsidRPr="00390212">
        <w:rPr>
          <w:lang w:val="en-US"/>
        </w:rPr>
        <w:t xml:space="preserve">91. </w:t>
      </w:r>
      <w:r w:rsidRPr="00390212">
        <w:rPr>
          <w:lang w:val="en-US"/>
        </w:rPr>
        <w:tab/>
        <w:t xml:space="preserve">Steiner H, Mazer C, Litt IF. Compliance and outcome in anorexia nervosa. </w:t>
      </w:r>
      <w:r w:rsidRPr="00390212">
        <w:rPr>
          <w:i/>
          <w:iCs/>
          <w:lang w:val="en-US"/>
        </w:rPr>
        <w:t>West J Med</w:t>
      </w:r>
      <w:r w:rsidRPr="00390212">
        <w:rPr>
          <w:lang w:val="en-US"/>
        </w:rPr>
        <w:t xml:space="preserve"> (1990) </w:t>
      </w:r>
      <w:r w:rsidRPr="00390212">
        <w:rPr>
          <w:b/>
          <w:bCs/>
          <w:lang w:val="en-US"/>
        </w:rPr>
        <w:t>153</w:t>
      </w:r>
      <w:r w:rsidRPr="00390212">
        <w:rPr>
          <w:lang w:val="en-US"/>
        </w:rPr>
        <w:t>:133–139.</w:t>
      </w:r>
    </w:p>
    <w:p w:rsidR="00390212" w:rsidRPr="00390212" w:rsidRDefault="00390212" w:rsidP="00390212">
      <w:pPr>
        <w:pStyle w:val="Literaturverzeichnis"/>
        <w:rPr>
          <w:lang w:val="en-US"/>
        </w:rPr>
      </w:pPr>
      <w:r w:rsidRPr="00390212">
        <w:rPr>
          <w:lang w:val="en-US"/>
        </w:rPr>
        <w:lastRenderedPageBreak/>
        <w:t xml:space="preserve">92. </w:t>
      </w:r>
      <w:r w:rsidRPr="00390212">
        <w:rPr>
          <w:lang w:val="en-US"/>
        </w:rPr>
        <w:tab/>
        <w:t xml:space="preserve">Sutandar-Pinnock K, Blake Woodside D, Carter JC, Olmsted MP, Kaplan AS. Perfectionism in anorexia nervosa: A 6-24-month follow-up study. </w:t>
      </w:r>
      <w:r w:rsidRPr="00390212">
        <w:rPr>
          <w:i/>
          <w:iCs/>
          <w:lang w:val="en-US"/>
        </w:rPr>
        <w:t>Int J Eat Disord</w:t>
      </w:r>
      <w:r w:rsidRPr="00390212">
        <w:rPr>
          <w:lang w:val="en-US"/>
        </w:rPr>
        <w:t xml:space="preserve"> (2003) </w:t>
      </w:r>
      <w:r w:rsidRPr="00390212">
        <w:rPr>
          <w:b/>
          <w:bCs/>
          <w:lang w:val="en-US"/>
        </w:rPr>
        <w:t>33</w:t>
      </w:r>
      <w:r w:rsidRPr="00390212">
        <w:rPr>
          <w:lang w:val="en-US"/>
        </w:rPr>
        <w:t>:225–229. doi:10.1002/eat.10127</w:t>
      </w:r>
    </w:p>
    <w:p w:rsidR="00390212" w:rsidRDefault="00055B65" w:rsidP="00390212">
      <w:pPr>
        <w:pStyle w:val="Literaturverzeichnis"/>
      </w:pPr>
      <w:r>
        <w:t xml:space="preserve">93. </w:t>
      </w:r>
      <w:r>
        <w:tab/>
        <w:t>Thomä</w:t>
      </w:r>
      <w:r w:rsidR="00390212">
        <w:t xml:space="preserve"> H. </w:t>
      </w:r>
      <w:r w:rsidR="00390212">
        <w:rPr>
          <w:i/>
          <w:iCs/>
        </w:rPr>
        <w:t>Anorexia nervosa. Geschichte, Klinik und Theorien der Pu</w:t>
      </w:r>
      <w:r w:rsidR="00371F7C">
        <w:rPr>
          <w:i/>
          <w:iCs/>
        </w:rPr>
        <w:t>bertä</w:t>
      </w:r>
      <w:r w:rsidR="00390212">
        <w:rPr>
          <w:i/>
          <w:iCs/>
        </w:rPr>
        <w:t>tsmagersucht (Engl.: Anorexia Nervosa, transl. G. Brydone. New York, International Universities Press, 1967)</w:t>
      </w:r>
      <w:r w:rsidR="00390212">
        <w:t>. Bern, Stuttgart: Huber Klett (1961).</w:t>
      </w:r>
    </w:p>
    <w:p w:rsidR="00390212" w:rsidRPr="00390212" w:rsidRDefault="00390212" w:rsidP="00390212">
      <w:pPr>
        <w:pStyle w:val="Literaturverzeichnis"/>
        <w:rPr>
          <w:lang w:val="en-US"/>
        </w:rPr>
      </w:pPr>
      <w:r>
        <w:t xml:space="preserve">94. </w:t>
      </w:r>
      <w:r>
        <w:tab/>
        <w:t xml:space="preserve">Treat TA, Gaskill JA, McCabe EB, Ghinassi FA, Luczak AD, Marcus MD. </w:t>
      </w:r>
      <w:r w:rsidRPr="00390212">
        <w:rPr>
          <w:lang w:val="en-US"/>
        </w:rPr>
        <w:t xml:space="preserve">Short-term outcome of psychiatric inpatients with anorexia nervosa in the current care environment. </w:t>
      </w:r>
      <w:r w:rsidRPr="00390212">
        <w:rPr>
          <w:i/>
          <w:iCs/>
          <w:lang w:val="en-US"/>
        </w:rPr>
        <w:t>Int J Eat Disord</w:t>
      </w:r>
      <w:r w:rsidRPr="00390212">
        <w:rPr>
          <w:lang w:val="en-US"/>
        </w:rPr>
        <w:t xml:space="preserve"> (2005) </w:t>
      </w:r>
      <w:r w:rsidRPr="00390212">
        <w:rPr>
          <w:b/>
          <w:bCs/>
          <w:lang w:val="en-US"/>
        </w:rPr>
        <w:t>38</w:t>
      </w:r>
      <w:r w:rsidRPr="00390212">
        <w:rPr>
          <w:lang w:val="en-US"/>
        </w:rPr>
        <w:t>:123–133. doi:10.1002/eat.20160</w:t>
      </w:r>
    </w:p>
    <w:p w:rsidR="00390212" w:rsidRPr="00390212" w:rsidRDefault="00390212" w:rsidP="00390212">
      <w:pPr>
        <w:pStyle w:val="Literaturverzeichnis"/>
        <w:rPr>
          <w:lang w:val="en-US"/>
        </w:rPr>
      </w:pPr>
      <w:r w:rsidRPr="00390212">
        <w:rPr>
          <w:lang w:val="en-US"/>
        </w:rPr>
        <w:t xml:space="preserve">95. </w:t>
      </w:r>
      <w:r w:rsidRPr="00390212">
        <w:rPr>
          <w:lang w:val="en-US"/>
        </w:rPr>
        <w:tab/>
        <w:t xml:space="preserve">Stonehill E, Crisp AH. Psychoneurotic characteristics of patients with anorexia nervosa before and after treatment and at follow-up 4-7 years later. </w:t>
      </w:r>
      <w:r w:rsidRPr="00390212">
        <w:rPr>
          <w:i/>
          <w:iCs/>
          <w:lang w:val="en-US"/>
        </w:rPr>
        <w:t>J Psychosom Res</w:t>
      </w:r>
      <w:r w:rsidRPr="00390212">
        <w:rPr>
          <w:lang w:val="en-US"/>
        </w:rPr>
        <w:t xml:space="preserve"> (1977) </w:t>
      </w:r>
      <w:r w:rsidRPr="00390212">
        <w:rPr>
          <w:b/>
          <w:bCs/>
          <w:lang w:val="en-US"/>
        </w:rPr>
        <w:t>21</w:t>
      </w:r>
      <w:r w:rsidRPr="00390212">
        <w:rPr>
          <w:lang w:val="en-US"/>
        </w:rPr>
        <w:t>:189–193.</w:t>
      </w:r>
    </w:p>
    <w:p w:rsidR="00390212" w:rsidRPr="00390212" w:rsidRDefault="00390212" w:rsidP="00390212">
      <w:pPr>
        <w:pStyle w:val="Literaturverzeichnis"/>
        <w:rPr>
          <w:lang w:val="en-US"/>
        </w:rPr>
      </w:pPr>
      <w:r w:rsidRPr="00390212">
        <w:rPr>
          <w:lang w:val="en-US"/>
        </w:rPr>
        <w:t xml:space="preserve">96. </w:t>
      </w:r>
      <w:r w:rsidRPr="00390212">
        <w:rPr>
          <w:lang w:val="en-US"/>
        </w:rPr>
        <w:tab/>
        <w:t xml:space="preserve">Zeeck A, Hartmann A, Buchholz C, Herzog T. Drop out from inpatient treatment of anorexia nervosa. </w:t>
      </w:r>
      <w:r w:rsidRPr="00390212">
        <w:rPr>
          <w:i/>
          <w:iCs/>
          <w:lang w:val="en-US"/>
        </w:rPr>
        <w:t>Acta Psychiatr Scand</w:t>
      </w:r>
      <w:r w:rsidRPr="00390212">
        <w:rPr>
          <w:lang w:val="en-US"/>
        </w:rPr>
        <w:t xml:space="preserve"> (2005) </w:t>
      </w:r>
      <w:r w:rsidRPr="00390212">
        <w:rPr>
          <w:b/>
          <w:bCs/>
          <w:lang w:val="en-US"/>
        </w:rPr>
        <w:t>111</w:t>
      </w:r>
      <w:r w:rsidRPr="00390212">
        <w:rPr>
          <w:lang w:val="en-US"/>
        </w:rPr>
        <w:t>:29–37.</w:t>
      </w:r>
    </w:p>
    <w:p w:rsidR="00390212" w:rsidRPr="00390212" w:rsidRDefault="00390212" w:rsidP="00390212">
      <w:pPr>
        <w:pStyle w:val="Literaturverzeichnis"/>
        <w:rPr>
          <w:lang w:val="en-US"/>
        </w:rPr>
      </w:pPr>
      <w:r w:rsidRPr="00390212">
        <w:rPr>
          <w:lang w:val="en-US"/>
        </w:rPr>
        <w:t xml:space="preserve">97. </w:t>
      </w:r>
      <w:r w:rsidRPr="00390212">
        <w:rPr>
          <w:lang w:val="en-US"/>
        </w:rPr>
        <w:tab/>
        <w:t xml:space="preserve">Bloks H, Spinhoven P, Callewaert I, Willemse-Koning C, Turksma A. Changes in coping styles and recovery after inpatient treatment for severe eating disorders. </w:t>
      </w:r>
      <w:r w:rsidRPr="00390212">
        <w:rPr>
          <w:i/>
          <w:iCs/>
          <w:lang w:val="en-US"/>
        </w:rPr>
        <w:t>Eur Eat Disord Rev</w:t>
      </w:r>
      <w:r w:rsidRPr="00390212">
        <w:rPr>
          <w:lang w:val="en-US"/>
        </w:rPr>
        <w:t xml:space="preserve"> (2001) </w:t>
      </w:r>
      <w:r w:rsidRPr="00390212">
        <w:rPr>
          <w:b/>
          <w:bCs/>
          <w:lang w:val="en-US"/>
        </w:rPr>
        <w:t>9</w:t>
      </w:r>
      <w:r w:rsidRPr="00390212">
        <w:rPr>
          <w:lang w:val="en-US"/>
        </w:rPr>
        <w:t>:397–415.</w:t>
      </w:r>
    </w:p>
    <w:p w:rsidR="00390212" w:rsidRPr="00390212" w:rsidRDefault="00390212" w:rsidP="00390212">
      <w:pPr>
        <w:pStyle w:val="Literaturverzeichnis"/>
        <w:rPr>
          <w:lang w:val="en-US"/>
        </w:rPr>
      </w:pPr>
      <w:r w:rsidRPr="00390212">
        <w:rPr>
          <w:lang w:val="en-US"/>
        </w:rPr>
        <w:t xml:space="preserve">98. </w:t>
      </w:r>
      <w:r w:rsidRPr="00390212">
        <w:rPr>
          <w:lang w:val="en-US"/>
        </w:rPr>
        <w:tab/>
        <w:t xml:space="preserve">Carter JC, Blackmore E, Sutandar-Pinnock K, Woodside DB. Relapse in anorexia nervosa: a survival analysis. </w:t>
      </w:r>
      <w:r w:rsidRPr="00390212">
        <w:rPr>
          <w:i/>
          <w:iCs/>
          <w:lang w:val="en-US"/>
        </w:rPr>
        <w:t>Psychol Med</w:t>
      </w:r>
      <w:r w:rsidRPr="00390212">
        <w:rPr>
          <w:lang w:val="en-US"/>
        </w:rPr>
        <w:t xml:space="preserve"> (2004) </w:t>
      </w:r>
      <w:r w:rsidRPr="00390212">
        <w:rPr>
          <w:b/>
          <w:bCs/>
          <w:lang w:val="en-US"/>
        </w:rPr>
        <w:t>34</w:t>
      </w:r>
      <w:r w:rsidRPr="00390212">
        <w:rPr>
          <w:lang w:val="en-US"/>
        </w:rPr>
        <w:t>:671–679. doi:10.1017/S0033291703001168</w:t>
      </w:r>
    </w:p>
    <w:p w:rsidR="00390212" w:rsidRDefault="00390212" w:rsidP="00390212">
      <w:pPr>
        <w:pStyle w:val="Literaturverzeichnis"/>
      </w:pPr>
      <w:r w:rsidRPr="00390212">
        <w:rPr>
          <w:lang w:val="en-US"/>
        </w:rPr>
        <w:t xml:space="preserve">99. </w:t>
      </w:r>
      <w:r w:rsidRPr="00390212">
        <w:rPr>
          <w:lang w:val="en-US"/>
        </w:rPr>
        <w:tab/>
        <w:t xml:space="preserve">Ostuzzi R, Didonna F, Micciolo R. One-year weight follow-up in anorexia nervosa after inpatient psycho-nutritional rehabilitative treatment. </w:t>
      </w:r>
      <w:r>
        <w:rPr>
          <w:i/>
          <w:iCs/>
        </w:rPr>
        <w:t xml:space="preserve">Eat Weight </w:t>
      </w:r>
      <w:proofErr w:type="spellStart"/>
      <w:r>
        <w:rPr>
          <w:i/>
          <w:iCs/>
        </w:rPr>
        <w:t>Disord</w:t>
      </w:r>
      <w:proofErr w:type="spellEnd"/>
      <w:r>
        <w:rPr>
          <w:i/>
          <w:iCs/>
        </w:rPr>
        <w:t xml:space="preserve"> EWD</w:t>
      </w:r>
      <w:r>
        <w:t xml:space="preserve"> (1999) </w:t>
      </w:r>
      <w:r>
        <w:rPr>
          <w:b/>
          <w:bCs/>
        </w:rPr>
        <w:t>4</w:t>
      </w:r>
      <w:r>
        <w:t>:194–197.</w:t>
      </w:r>
    </w:p>
    <w:p w:rsidR="004A001F" w:rsidRPr="00375189" w:rsidRDefault="004A001F" w:rsidP="004A001F">
      <w:pPr>
        <w:pStyle w:val="Literaturverzeichnis"/>
        <w:rPr>
          <w:rFonts w:ascii="Calibri" w:hAnsi="Calibri" w:cs="Calibri"/>
        </w:rPr>
      </w:pPr>
      <w:r>
        <w:rPr>
          <w:rFonts w:ascii="Calibri" w:hAnsi="Calibri" w:cs="Calibri"/>
        </w:rPr>
        <w:t xml:space="preserve">100.  </w:t>
      </w:r>
      <w:proofErr w:type="spellStart"/>
      <w:r w:rsidRPr="00375189">
        <w:rPr>
          <w:rFonts w:ascii="Calibri" w:hAnsi="Calibri" w:cs="Calibri"/>
        </w:rPr>
        <w:t>Accurso</w:t>
      </w:r>
      <w:proofErr w:type="spellEnd"/>
      <w:r w:rsidRPr="00375189">
        <w:rPr>
          <w:rFonts w:ascii="Calibri" w:hAnsi="Calibri" w:cs="Calibri"/>
        </w:rPr>
        <w:t xml:space="preserve"> EC, Fitzsimmons-</w:t>
      </w:r>
      <w:proofErr w:type="spellStart"/>
      <w:r w:rsidRPr="00375189">
        <w:rPr>
          <w:rFonts w:ascii="Calibri" w:hAnsi="Calibri" w:cs="Calibri"/>
        </w:rPr>
        <w:t>Craft</w:t>
      </w:r>
      <w:proofErr w:type="spellEnd"/>
      <w:r w:rsidRPr="00375189">
        <w:rPr>
          <w:rFonts w:ascii="Calibri" w:hAnsi="Calibri" w:cs="Calibri"/>
        </w:rPr>
        <w:t xml:space="preserve"> EE, Ciao AC, Le Grange D. </w:t>
      </w:r>
      <w:proofErr w:type="spellStart"/>
      <w:r w:rsidRPr="00375189">
        <w:rPr>
          <w:rFonts w:ascii="Calibri" w:hAnsi="Calibri" w:cs="Calibri"/>
        </w:rPr>
        <w:t>From</w:t>
      </w:r>
      <w:proofErr w:type="spellEnd"/>
      <w:r w:rsidRPr="00375189">
        <w:rPr>
          <w:rFonts w:ascii="Calibri" w:hAnsi="Calibri" w:cs="Calibri"/>
        </w:rPr>
        <w:t xml:space="preserve"> </w:t>
      </w:r>
      <w:proofErr w:type="spellStart"/>
      <w:r w:rsidRPr="00375189">
        <w:rPr>
          <w:rFonts w:ascii="Calibri" w:hAnsi="Calibri" w:cs="Calibri"/>
        </w:rPr>
        <w:t>efficacy</w:t>
      </w:r>
      <w:proofErr w:type="spellEnd"/>
      <w:r w:rsidRPr="00375189">
        <w:rPr>
          <w:rFonts w:ascii="Calibri" w:hAnsi="Calibri" w:cs="Calibri"/>
        </w:rPr>
        <w:t xml:space="preserve"> </w:t>
      </w:r>
      <w:proofErr w:type="spellStart"/>
      <w:r w:rsidRPr="00375189">
        <w:rPr>
          <w:rFonts w:ascii="Calibri" w:hAnsi="Calibri" w:cs="Calibri"/>
        </w:rPr>
        <w:t>to</w:t>
      </w:r>
      <w:proofErr w:type="spellEnd"/>
      <w:r w:rsidRPr="00375189">
        <w:rPr>
          <w:rFonts w:ascii="Calibri" w:hAnsi="Calibri" w:cs="Calibri"/>
        </w:rPr>
        <w:t xml:space="preserve"> </w:t>
      </w:r>
      <w:proofErr w:type="spellStart"/>
      <w:r w:rsidRPr="00375189">
        <w:rPr>
          <w:rFonts w:ascii="Calibri" w:hAnsi="Calibri" w:cs="Calibri"/>
        </w:rPr>
        <w:t>effectiveness</w:t>
      </w:r>
      <w:proofErr w:type="spellEnd"/>
      <w:r w:rsidRPr="00375189">
        <w:rPr>
          <w:rFonts w:ascii="Calibri" w:hAnsi="Calibri" w:cs="Calibri"/>
        </w:rPr>
        <w:t xml:space="preserve">: </w:t>
      </w:r>
      <w:proofErr w:type="spellStart"/>
      <w:r w:rsidRPr="00375189">
        <w:rPr>
          <w:rFonts w:ascii="Calibri" w:hAnsi="Calibri" w:cs="Calibri"/>
        </w:rPr>
        <w:t>comparing</w:t>
      </w:r>
      <w:proofErr w:type="spellEnd"/>
      <w:r w:rsidRPr="00375189">
        <w:rPr>
          <w:rFonts w:ascii="Calibri" w:hAnsi="Calibri" w:cs="Calibri"/>
        </w:rPr>
        <w:t xml:space="preserve"> </w:t>
      </w:r>
      <w:proofErr w:type="spellStart"/>
      <w:r w:rsidRPr="00375189">
        <w:rPr>
          <w:rFonts w:ascii="Calibri" w:hAnsi="Calibri" w:cs="Calibri"/>
        </w:rPr>
        <w:t>outcomes</w:t>
      </w:r>
      <w:proofErr w:type="spellEnd"/>
      <w:r w:rsidRPr="00375189">
        <w:rPr>
          <w:rFonts w:ascii="Calibri" w:hAnsi="Calibri" w:cs="Calibri"/>
        </w:rPr>
        <w:t xml:space="preserve"> </w:t>
      </w:r>
      <w:proofErr w:type="spellStart"/>
      <w:r w:rsidRPr="00375189">
        <w:rPr>
          <w:rFonts w:ascii="Calibri" w:hAnsi="Calibri" w:cs="Calibri"/>
        </w:rPr>
        <w:t>for</w:t>
      </w:r>
      <w:proofErr w:type="spellEnd"/>
      <w:r w:rsidRPr="00375189">
        <w:rPr>
          <w:rFonts w:ascii="Calibri" w:hAnsi="Calibri" w:cs="Calibri"/>
        </w:rPr>
        <w:t xml:space="preserve"> </w:t>
      </w:r>
      <w:proofErr w:type="spellStart"/>
      <w:r w:rsidRPr="00375189">
        <w:rPr>
          <w:rFonts w:ascii="Calibri" w:hAnsi="Calibri" w:cs="Calibri"/>
        </w:rPr>
        <w:t>youth</w:t>
      </w:r>
      <w:proofErr w:type="spellEnd"/>
      <w:r w:rsidRPr="00375189">
        <w:rPr>
          <w:rFonts w:ascii="Calibri" w:hAnsi="Calibri" w:cs="Calibri"/>
        </w:rPr>
        <w:t xml:space="preserve"> </w:t>
      </w:r>
      <w:proofErr w:type="spellStart"/>
      <w:r w:rsidRPr="00375189">
        <w:rPr>
          <w:rFonts w:ascii="Calibri" w:hAnsi="Calibri" w:cs="Calibri"/>
        </w:rPr>
        <w:t>with</w:t>
      </w:r>
      <w:proofErr w:type="spellEnd"/>
      <w:r w:rsidRPr="00375189">
        <w:rPr>
          <w:rFonts w:ascii="Calibri" w:hAnsi="Calibri" w:cs="Calibri"/>
        </w:rPr>
        <w:t xml:space="preserve"> </w:t>
      </w:r>
      <w:proofErr w:type="spellStart"/>
      <w:r w:rsidRPr="00375189">
        <w:rPr>
          <w:rFonts w:ascii="Calibri" w:hAnsi="Calibri" w:cs="Calibri"/>
        </w:rPr>
        <w:t>anorexia</w:t>
      </w:r>
      <w:proofErr w:type="spellEnd"/>
      <w:r w:rsidRPr="00375189">
        <w:rPr>
          <w:rFonts w:ascii="Calibri" w:hAnsi="Calibri" w:cs="Calibri"/>
        </w:rPr>
        <w:t xml:space="preserve"> </w:t>
      </w:r>
      <w:proofErr w:type="spellStart"/>
      <w:r w:rsidRPr="00375189">
        <w:rPr>
          <w:rFonts w:ascii="Calibri" w:hAnsi="Calibri" w:cs="Calibri"/>
        </w:rPr>
        <w:t>nervosa</w:t>
      </w:r>
      <w:proofErr w:type="spellEnd"/>
      <w:r w:rsidRPr="00375189">
        <w:rPr>
          <w:rFonts w:ascii="Calibri" w:hAnsi="Calibri" w:cs="Calibri"/>
        </w:rPr>
        <w:t xml:space="preserve"> </w:t>
      </w:r>
      <w:proofErr w:type="spellStart"/>
      <w:r w:rsidRPr="00375189">
        <w:rPr>
          <w:rFonts w:ascii="Calibri" w:hAnsi="Calibri" w:cs="Calibri"/>
        </w:rPr>
        <w:t>treated</w:t>
      </w:r>
      <w:proofErr w:type="spellEnd"/>
      <w:r w:rsidRPr="00375189">
        <w:rPr>
          <w:rFonts w:ascii="Calibri" w:hAnsi="Calibri" w:cs="Calibri"/>
        </w:rPr>
        <w:t xml:space="preserve"> in </w:t>
      </w:r>
      <w:proofErr w:type="spellStart"/>
      <w:r w:rsidRPr="00375189">
        <w:rPr>
          <w:rFonts w:ascii="Calibri" w:hAnsi="Calibri" w:cs="Calibri"/>
        </w:rPr>
        <w:t>research</w:t>
      </w:r>
      <w:proofErr w:type="spellEnd"/>
      <w:r w:rsidRPr="00375189">
        <w:rPr>
          <w:rFonts w:ascii="Calibri" w:hAnsi="Calibri" w:cs="Calibri"/>
        </w:rPr>
        <w:t xml:space="preserve"> </w:t>
      </w:r>
      <w:proofErr w:type="spellStart"/>
      <w:r w:rsidRPr="00375189">
        <w:rPr>
          <w:rFonts w:ascii="Calibri" w:hAnsi="Calibri" w:cs="Calibri"/>
        </w:rPr>
        <w:t>trials</w:t>
      </w:r>
      <w:proofErr w:type="spellEnd"/>
      <w:r w:rsidRPr="00375189">
        <w:rPr>
          <w:rFonts w:ascii="Calibri" w:hAnsi="Calibri" w:cs="Calibri"/>
        </w:rPr>
        <w:t xml:space="preserve"> versus </w:t>
      </w:r>
      <w:proofErr w:type="spellStart"/>
      <w:r w:rsidRPr="00375189">
        <w:rPr>
          <w:rFonts w:ascii="Calibri" w:hAnsi="Calibri" w:cs="Calibri"/>
        </w:rPr>
        <w:t>clinical</w:t>
      </w:r>
      <w:proofErr w:type="spellEnd"/>
      <w:r w:rsidRPr="00375189">
        <w:rPr>
          <w:rFonts w:ascii="Calibri" w:hAnsi="Calibri" w:cs="Calibri"/>
        </w:rPr>
        <w:t xml:space="preserve"> care. </w:t>
      </w:r>
      <w:proofErr w:type="spellStart"/>
      <w:r w:rsidRPr="00375189">
        <w:rPr>
          <w:rFonts w:ascii="Calibri" w:hAnsi="Calibri" w:cs="Calibri"/>
          <w:i/>
          <w:iCs/>
        </w:rPr>
        <w:t>Behav</w:t>
      </w:r>
      <w:proofErr w:type="spellEnd"/>
      <w:r w:rsidRPr="00375189">
        <w:rPr>
          <w:rFonts w:ascii="Calibri" w:hAnsi="Calibri" w:cs="Calibri"/>
          <w:i/>
          <w:iCs/>
        </w:rPr>
        <w:t xml:space="preserve"> Res </w:t>
      </w:r>
      <w:proofErr w:type="spellStart"/>
      <w:r w:rsidRPr="00375189">
        <w:rPr>
          <w:rFonts w:ascii="Calibri" w:hAnsi="Calibri" w:cs="Calibri"/>
          <w:i/>
          <w:iCs/>
        </w:rPr>
        <w:t>Ther</w:t>
      </w:r>
      <w:proofErr w:type="spellEnd"/>
      <w:r w:rsidRPr="00375189">
        <w:rPr>
          <w:rFonts w:ascii="Calibri" w:hAnsi="Calibri" w:cs="Calibri"/>
        </w:rPr>
        <w:t xml:space="preserve"> (2015) </w:t>
      </w:r>
      <w:r w:rsidRPr="00375189">
        <w:rPr>
          <w:rFonts w:ascii="Calibri" w:hAnsi="Calibri" w:cs="Calibri"/>
          <w:b/>
          <w:bCs/>
        </w:rPr>
        <w:t>65</w:t>
      </w:r>
      <w:r w:rsidRPr="00375189">
        <w:rPr>
          <w:rFonts w:ascii="Calibri" w:hAnsi="Calibri" w:cs="Calibri"/>
        </w:rPr>
        <w:t>:36–41. doi:10.1016/j.brat.2014.12.009</w:t>
      </w:r>
    </w:p>
    <w:p w:rsidR="004A001F" w:rsidRPr="004A001F" w:rsidRDefault="004A001F" w:rsidP="004A001F"/>
    <w:p w:rsidR="004E374F" w:rsidRPr="00816B2B" w:rsidRDefault="004E374F">
      <w:pPr>
        <w:rPr>
          <w:lang w:val="en-US"/>
        </w:rPr>
      </w:pPr>
      <w:r>
        <w:rPr>
          <w:lang w:val="en-US"/>
        </w:rPr>
        <w:fldChar w:fldCharType="end"/>
      </w:r>
    </w:p>
    <w:sectPr w:rsidR="004E374F" w:rsidRPr="00816B2B" w:rsidSect="00390212">
      <w:pgSz w:w="11906" w:h="16838"/>
      <w:pgMar w:top="1417" w:right="1560"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C6B"/>
    <w:rsid w:val="00055B65"/>
    <w:rsid w:val="00064667"/>
    <w:rsid w:val="00097030"/>
    <w:rsid w:val="000A373B"/>
    <w:rsid w:val="000E235B"/>
    <w:rsid w:val="00106D22"/>
    <w:rsid w:val="00107190"/>
    <w:rsid w:val="001437EA"/>
    <w:rsid w:val="00191949"/>
    <w:rsid w:val="00195898"/>
    <w:rsid w:val="001A3DF6"/>
    <w:rsid w:val="001C0A3C"/>
    <w:rsid w:val="001E0E02"/>
    <w:rsid w:val="001F4165"/>
    <w:rsid w:val="00213DC6"/>
    <w:rsid w:val="002406D4"/>
    <w:rsid w:val="0032758E"/>
    <w:rsid w:val="0034654C"/>
    <w:rsid w:val="003629EB"/>
    <w:rsid w:val="00365B18"/>
    <w:rsid w:val="00371F7C"/>
    <w:rsid w:val="00372D0C"/>
    <w:rsid w:val="003832FC"/>
    <w:rsid w:val="00387BD2"/>
    <w:rsid w:val="00390212"/>
    <w:rsid w:val="003906E2"/>
    <w:rsid w:val="00391C6B"/>
    <w:rsid w:val="003E1AFE"/>
    <w:rsid w:val="003E4BB8"/>
    <w:rsid w:val="004A001F"/>
    <w:rsid w:val="004D729F"/>
    <w:rsid w:val="004E374F"/>
    <w:rsid w:val="00502C6B"/>
    <w:rsid w:val="005376E8"/>
    <w:rsid w:val="005A2476"/>
    <w:rsid w:val="005C5CBF"/>
    <w:rsid w:val="005E0FAA"/>
    <w:rsid w:val="005F627E"/>
    <w:rsid w:val="006322DC"/>
    <w:rsid w:val="00695F5A"/>
    <w:rsid w:val="006B56D3"/>
    <w:rsid w:val="00793402"/>
    <w:rsid w:val="00795161"/>
    <w:rsid w:val="007A0F3E"/>
    <w:rsid w:val="00816B2B"/>
    <w:rsid w:val="00821D7A"/>
    <w:rsid w:val="008375A7"/>
    <w:rsid w:val="00840AA0"/>
    <w:rsid w:val="00851D64"/>
    <w:rsid w:val="008820E8"/>
    <w:rsid w:val="008952C0"/>
    <w:rsid w:val="008D24E0"/>
    <w:rsid w:val="00910198"/>
    <w:rsid w:val="00963F32"/>
    <w:rsid w:val="009B0127"/>
    <w:rsid w:val="00A076F1"/>
    <w:rsid w:val="00A10BC5"/>
    <w:rsid w:val="00A278DD"/>
    <w:rsid w:val="00A80F63"/>
    <w:rsid w:val="00A93619"/>
    <w:rsid w:val="00AE68F4"/>
    <w:rsid w:val="00B02A96"/>
    <w:rsid w:val="00B03B6C"/>
    <w:rsid w:val="00B23F31"/>
    <w:rsid w:val="00C0040A"/>
    <w:rsid w:val="00C12E67"/>
    <w:rsid w:val="00C62F27"/>
    <w:rsid w:val="00CA5E04"/>
    <w:rsid w:val="00CB1735"/>
    <w:rsid w:val="00D62497"/>
    <w:rsid w:val="00DA17BE"/>
    <w:rsid w:val="00DC39AF"/>
    <w:rsid w:val="00DD0BC4"/>
    <w:rsid w:val="00E0063E"/>
    <w:rsid w:val="00E2596A"/>
    <w:rsid w:val="00E509D6"/>
    <w:rsid w:val="00E91C90"/>
    <w:rsid w:val="00E9789C"/>
    <w:rsid w:val="00EE6CB5"/>
    <w:rsid w:val="00FD3D08"/>
    <w:rsid w:val="00FF7D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91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2406D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06D4"/>
    <w:rPr>
      <w:rFonts w:ascii="Tahoma" w:hAnsi="Tahoma" w:cs="Tahoma"/>
      <w:sz w:val="16"/>
      <w:szCs w:val="16"/>
    </w:rPr>
  </w:style>
  <w:style w:type="paragraph" w:styleId="Literaturverzeichnis">
    <w:name w:val="Bibliography"/>
    <w:basedOn w:val="Standard"/>
    <w:next w:val="Standard"/>
    <w:uiPriority w:val="37"/>
    <w:unhideWhenUsed/>
    <w:rsid w:val="004E374F"/>
    <w:pPr>
      <w:tabs>
        <w:tab w:val="left" w:pos="504"/>
      </w:tabs>
      <w:spacing w:after="24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91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2406D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06D4"/>
    <w:rPr>
      <w:rFonts w:ascii="Tahoma" w:hAnsi="Tahoma" w:cs="Tahoma"/>
      <w:sz w:val="16"/>
      <w:szCs w:val="16"/>
    </w:rPr>
  </w:style>
  <w:style w:type="paragraph" w:styleId="Literaturverzeichnis">
    <w:name w:val="Bibliography"/>
    <w:basedOn w:val="Standard"/>
    <w:next w:val="Standard"/>
    <w:uiPriority w:val="37"/>
    <w:unhideWhenUsed/>
    <w:rsid w:val="004E374F"/>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5158</Words>
  <Characters>158501</Characters>
  <Application>Microsoft Office Word</Application>
  <DocSecurity>0</DocSecurity>
  <Lines>1320</Lines>
  <Paragraphs>366</Paragraphs>
  <ScaleCrop>false</ScaleCrop>
  <HeadingPairs>
    <vt:vector size="2" baseType="variant">
      <vt:variant>
        <vt:lpstr>Titel</vt:lpstr>
      </vt:variant>
      <vt:variant>
        <vt:i4>1</vt:i4>
      </vt:variant>
    </vt:vector>
  </HeadingPairs>
  <TitlesOfParts>
    <vt:vector size="1" baseType="lpstr">
      <vt:lpstr/>
    </vt:vector>
  </TitlesOfParts>
  <Company>Uniklinikum Freiburg</Company>
  <LinksUpToDate>false</LinksUpToDate>
  <CharactersWithSpaces>183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Dr. Almut Zeeck</dc:creator>
  <cp:lastModifiedBy>Prof. Dr. Almut Zeeck</cp:lastModifiedBy>
  <cp:revision>4</cp:revision>
  <cp:lastPrinted>2018-04-16T12:55:00Z</cp:lastPrinted>
  <dcterms:created xsi:type="dcterms:W3CDTF">2018-04-16T12:55:00Z</dcterms:created>
  <dcterms:modified xsi:type="dcterms:W3CDTF">2018-04-16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2SIX4Kb8"/&gt;&lt;style id="http://www.zotero.org/styles/frontiers-in-psychiatr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